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3EB93A" w14:textId="2DE38124" w:rsidR="00493F88" w:rsidRDefault="00B022BB" w:rsidP="00FE7A04">
      <w:pPr>
        <w:pStyle w:val="Heading1"/>
      </w:pPr>
      <w:bookmarkStart w:id="0" w:name="_ipeaib5xgwp1" w:colFirst="0" w:colLast="0"/>
      <w:bookmarkEnd w:id="0"/>
      <w:r>
        <w:t>Supplementary Information</w:t>
      </w:r>
    </w:p>
    <w:p w14:paraId="75C2CF5C" w14:textId="77777777" w:rsidR="006D0EE9" w:rsidRDefault="006D0EE9" w:rsidP="006D0EE9"/>
    <w:p w14:paraId="751267A2" w14:textId="506E8C44" w:rsidR="006D0EE9" w:rsidRDefault="006D0EE9" w:rsidP="006D0EE9">
      <w:pPr>
        <w:pStyle w:val="Heading2"/>
      </w:pPr>
      <w:r w:rsidRPr="006D0EE9">
        <w:t>Supplementary</w:t>
      </w:r>
      <w:r>
        <w:rPr>
          <w:rFonts w:hint="eastAsia"/>
        </w:rPr>
        <w:t xml:space="preserve"> Methods </w:t>
      </w:r>
    </w:p>
    <w:p w14:paraId="31DB06D8" w14:textId="77777777" w:rsidR="00462069" w:rsidRPr="00462069" w:rsidRDefault="00462069" w:rsidP="00462069"/>
    <w:p w14:paraId="62D18BBC" w14:textId="71E011FC" w:rsidR="006D0EE9" w:rsidRDefault="006D0EE9" w:rsidP="00462069">
      <w:pPr>
        <w:pStyle w:val="Heading3"/>
      </w:pPr>
      <w:r w:rsidRPr="00FE7A04">
        <w:t>Vulnerability-targeted greening scenarios</w:t>
      </w:r>
    </w:p>
    <w:p w14:paraId="4C263D28" w14:textId="77777777" w:rsidR="00462069" w:rsidRDefault="00462069" w:rsidP="006D0EE9">
      <w:pPr>
        <w:rPr>
          <w:b/>
          <w:bCs/>
        </w:rPr>
      </w:pPr>
    </w:p>
    <w:p w14:paraId="1BEA9F23" w14:textId="77777777" w:rsidR="006D0EE9" w:rsidRDefault="006D0EE9" w:rsidP="006D0EE9">
      <w:r>
        <w:t xml:space="preserve">Because the </w:t>
      </w:r>
      <w:proofErr w:type="gramStart"/>
      <w:r>
        <w:t>proximity-based</w:t>
      </w:r>
      <w:proofErr w:type="gramEnd"/>
      <w:r>
        <w:t xml:space="preserve"> </w:t>
      </w:r>
      <w:proofErr w:type="spellStart"/>
      <w:r>
        <w:t>InVEST</w:t>
      </w:r>
      <w:proofErr w:type="spellEnd"/>
      <w:r>
        <w:t xml:space="preserve"> Scenario Generator allocates new tree cover preferentially near existing vegetation, it cannot explicitly prioritize underserved neighborhoods or areas with high heat risk. To address this limitation, we developed an additional set of targeted greening scenarios that prioritize planting locations based on the joint distribution of heat exposure and social vulnerability. These scenarios represent targeted alternatives to the proximity-based greening pathways and are referred to as Target10, Target20 and Target30, corresponding to 10%, 20% and 30% relative increases in tree canopy cover, respectively. The targeted planting workflow consisted of four steps.</w:t>
      </w:r>
    </w:p>
    <w:p w14:paraId="12E7D484" w14:textId="77777777" w:rsidR="006D0EE9" w:rsidRDefault="006D0EE9" w:rsidP="006D0EE9">
      <w:r>
        <w:tab/>
        <w:t>1) Identification of candidate planting locations. We first generated candidate tree-planting points along London’s street network using OpenStreetMap (OSM) road data. Different road classes were treated using separate spatial rules. For active transport routes, including pedestrian paths, footways and cycleways, candidate points were generated directly along road centerlines at 5 m intervals. For vehicle-accessible roads, specifically residential and unclassified streets, we first created parallel offset lines 3.5 m to both sides of the centerline to approximate sidewalk planting space, and then generated candidate points every 5 m along these offset lines.</w:t>
      </w:r>
    </w:p>
    <w:p w14:paraId="62D0746A" w14:textId="77777777" w:rsidR="006D0EE9" w:rsidRDefault="006D0EE9" w:rsidP="006D0EE9">
      <w:r>
        <w:tab/>
        <w:t>2) Application of biophysical and spatial constraints. We then filtered candidate points to retain only physically suitable planting locations. To reduce competition with existing canopy and ensure sufficient growing space, new planting points were kept away from existing trees. We used a 1 m resolution tree canopy raster and buffered existing canopy pixels by 5 m using morphological dilation; candidate points falling within this buffered area were removed. To avoid conflicts with buildings, we excluded points located within 2 m of building footprints. Because the road-offset procedure often produced clustered points near intersections, we then applied a KD-tree nearest-neighbor filter and removed points located within 5 m of one another. This step produced a more realistic and spatially uniform planting density.</w:t>
      </w:r>
    </w:p>
    <w:p w14:paraId="720EE3A4" w14:textId="77777777" w:rsidR="006D0EE9" w:rsidRDefault="006D0EE9" w:rsidP="006D0EE9">
      <w:r>
        <w:tab/>
        <w:t xml:space="preserve">3) Prioritization by heat exposure and social vulnerability. Remaining candidate points were ranked using a composite priority score based on local heat exposure and social vulnerability. Heat exposure was represented by 1 m resolution Universal Thermal Climate Index (UTCI) values at 14:00 local time, extracted for each candidate point; points outside the valid simulation extent were excluded. To combine UTCI with the Social Vulnerability Index (SVI), UTCI values were rescaled to a 0–1 range using min–max normalization. We then assigned the tract-level SVI percentile to each candidate point using a spatial join. Because SVI percentile also ranges from 0 to 1, the final priority score was calculated as </w:t>
      </w:r>
      <m:oMath>
        <m:r>
          <w:rPr>
            <w:rFonts w:ascii="Cambria Math" w:hAnsi="Cambria Math"/>
          </w:rPr>
          <m:t>Priority score=</m:t>
        </m:r>
        <m:sSub>
          <m:sSubPr>
            <m:ctrlPr>
              <w:rPr>
                <w:rFonts w:ascii="Cambria Math" w:hAnsi="Cambria Math"/>
              </w:rPr>
            </m:ctrlPr>
          </m:sSubPr>
          <m:e>
            <m:r>
              <w:rPr>
                <w:rFonts w:ascii="Cambria Math" w:hAnsi="Cambria Math"/>
              </w:rPr>
              <m:t>UTCI</m:t>
            </m:r>
          </m:e>
          <m:sub>
            <m:r>
              <w:rPr>
                <w:rFonts w:ascii="Cambria Math" w:hAnsi="Cambria Math"/>
              </w:rPr>
              <m:t>norm</m:t>
            </m:r>
          </m:sub>
        </m:sSub>
        <m:r>
          <w:rPr>
            <w:rFonts w:ascii="Cambria Math" w:hAnsi="Cambria Math"/>
          </w:rPr>
          <m:t>×SVI</m:t>
        </m:r>
      </m:oMath>
      <w:r>
        <w:t xml:space="preserve">. Candidate points were ranked in descending order of this score, such that higher-priority locations represent the co-occurrence of more severe heat stress and higher social vulnerability. </w:t>
      </w:r>
    </w:p>
    <w:p w14:paraId="40400250" w14:textId="77777777" w:rsidR="006D0EE9" w:rsidRDefault="006D0EE9" w:rsidP="006D0EE9">
      <w:r>
        <w:tab/>
        <w:t xml:space="preserve">4) Generation of targeted greening scenarios. To construct the three targeted greening scenarios, we selected the highest-ranked candidate points and converted them to a 10 m × 10 m grid to match the resolution of the LULC and urban cooling models, using average crown-size assumptions to represent canopy extent. Candidate sites were added in rank order until each canopy expansion target was reached. For Target10, approximately 565,000 tree sites were selected, corresponding to the </w:t>
      </w:r>
      <w:proofErr w:type="gramStart"/>
      <w:r>
        <w:t>Mayor’s</w:t>
      </w:r>
      <w:proofErr w:type="gramEnd"/>
      <w:r>
        <w:t xml:space="preserve"> target of a 10% relative increase in tree canopy cover by 2050. For Target20 and Target30, approximately 1,129,000 and </w:t>
      </w:r>
      <w:r>
        <w:lastRenderedPageBreak/>
        <w:t>1,819,000 tree sites were selected, respectively. These totals are approximate, as some projected tree crowns may overlap., using average crown-size assumptions to represent canopy extent. Together, Target10, Target20 and Target30 provide vulnerability-targeted alternatives to the proximity-based greening scenarios (Green10, Green20 and Green30), allowing direct comparison between spatially opportunistic and explicitly equity-oriented tree planting pathways.</w:t>
      </w:r>
    </w:p>
    <w:p w14:paraId="63C60847" w14:textId="77777777" w:rsidR="006E1952" w:rsidRDefault="006E1952" w:rsidP="006D0EE9"/>
    <w:p w14:paraId="26E45DA0" w14:textId="77777777" w:rsidR="006E1952" w:rsidRDefault="006E1952" w:rsidP="006E1952">
      <w:pPr>
        <w:pStyle w:val="Heading3"/>
      </w:pPr>
      <w:r>
        <w:t>Estimation of future relative humidity (RH)</w:t>
      </w:r>
    </w:p>
    <w:p w14:paraId="21E8971F" w14:textId="77777777" w:rsidR="006E1952" w:rsidRDefault="006E1952" w:rsidP="006E1952">
      <w:r>
        <w:t>Relative humidity (RH) is one of the key input data for Urban Cooling mode. We estimate future RH under projected climate by using near-surface air temperature (T, °C) and actual vapor pressure based on the WorldClim v2.1 1970–2000 monthly climatology (</w:t>
      </w:r>
      <w:proofErr w:type="spellStart"/>
      <w:r>
        <w:t>vapr</w:t>
      </w:r>
      <w:proofErr w:type="spellEnd"/>
      <w:r>
        <w:t>, kPa):</w:t>
      </w:r>
    </w:p>
    <w:p w14:paraId="72FA4B7D" w14:textId="77777777" w:rsidR="006E1952" w:rsidRDefault="006E1952" w:rsidP="006E1952">
      <w:pPr>
        <w:ind w:left="1440" w:firstLine="720"/>
      </w:pPr>
      <w:r>
        <w:t xml:space="preserve"> </w:t>
      </w:r>
      <m:oMath>
        <m:r>
          <w:rPr>
            <w:rFonts w:ascii="Cambria Math" w:hAnsi="Cambria Math"/>
          </w:rPr>
          <m:t>RH = 100 ×</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a</m:t>
                </m:r>
              </m:sub>
            </m:sSub>
          </m:num>
          <m:den>
            <m:sSub>
              <m:sSubPr>
                <m:ctrlPr>
                  <w:rPr>
                    <w:rFonts w:ascii="Cambria Math" w:hAnsi="Cambria Math"/>
                  </w:rPr>
                </m:ctrlPr>
              </m:sSubPr>
              <m:e>
                <m:r>
                  <w:rPr>
                    <w:rFonts w:ascii="Cambria Math" w:hAnsi="Cambria Math"/>
                  </w:rPr>
                  <m:t>e</m:t>
                </m:r>
              </m:e>
              <m:sub>
                <m:r>
                  <w:rPr>
                    <w:rFonts w:ascii="Cambria Math" w:hAnsi="Cambria Math"/>
                  </w:rPr>
                  <m:t>s</m:t>
                </m:r>
              </m:sub>
            </m:sSub>
            <m:r>
              <w:rPr>
                <w:rFonts w:ascii="Cambria Math" w:hAnsi="Cambria Math"/>
              </w:rPr>
              <m:t>(T)</m:t>
            </m:r>
          </m:den>
        </m:f>
      </m:oMath>
    </w:p>
    <w:p w14:paraId="072EE257" w14:textId="58475971" w:rsidR="006E1952" w:rsidRDefault="006E1952" w:rsidP="006E1952">
      <w:r>
        <w:t>The temperature-dependent saturation vapor pressure (</w:t>
      </w:r>
      <m:oMath>
        <m:sSub>
          <m:sSubPr>
            <m:ctrlPr>
              <w:rPr>
                <w:rFonts w:ascii="Cambria Math" w:hAnsi="Cambria Math"/>
              </w:rPr>
            </m:ctrlPr>
          </m:sSubPr>
          <m:e>
            <m:r>
              <w:rPr>
                <w:rFonts w:ascii="Cambria Math" w:hAnsi="Cambria Math"/>
              </w:rPr>
              <m:t>e</m:t>
            </m:r>
          </m:e>
          <m:sub>
            <m:r>
              <w:rPr>
                <w:rFonts w:ascii="Cambria Math" w:hAnsi="Cambria Math"/>
              </w:rPr>
              <m:t>s</m:t>
            </m:r>
          </m:sub>
        </m:sSub>
      </m:oMath>
      <w:r>
        <w:t xml:space="preserve">, hPa)—representing the maximum moisture-holding capacity of the urban boundary layer at a given temperature—was computed using the improved Tetens-form approximation </w:t>
      </w:r>
      <w:r>
        <w:fldChar w:fldCharType="begin"/>
      </w:r>
      <w:r w:rsidR="00F03FE9">
        <w:instrText xml:space="preserve"> ADDIN ZOTERO_ITEM CSL_CITATION {"citationID":"TvqptbWW","properties":{"unsorted":false,"formattedCitation":"\\super 1,2\\nosupersub{}","plainCitation":"1,2","noteIndex":0},"citationItems":[{"id":25,"uris":["http://zotero.org/users/4978580/items/K7TPUUIP"],"itemData":{"id":25,"type":"article-journal","abstract":"A simplified procedure is described for computation of equivalent potential temperature which remains valid in situations such as in the tropics where a term which is omitted in the derivation of the conventional formula can lead to an error of several degrees absolute. The procedure involves new empirical formulas which are introduced for the saturated vapor pressure of water, the lifting condensation level temperature and the equivalent potential temperature. Errors are estimated for each of these, and results are compared with those obtained by the similar, but more complicated procedures of Betts and Dugan (1973) and Simpson (1978).","ISSN":"1520-0493","language":"en","section":"Monthly Weather Review","source":"journals.ametsoc.org","title":"The Computation of Equivalent Potential Temperature","URL":"https://journals.ametsoc.org/view/journals/mwre/108/7/1520-0493_1980_108_1046_tcoept_2_0_co_2.xml","author":[{"family":"Bolton","given":"David"}],"accessed":{"date-parts":[["2026",4,18]]},"issued":{"date-parts":[["1980",7,1]]}}},{"id":1905,"uris":["http://zotero.org/users/4978580/items/6RVWAHDC"],"itemData":{"id":1905,"type":"article-journal","abstract":"Atmospheric vapor pressure deficit (VPD) is a critical variable in determining plant photosynthesis. Synthesis of four global climate datasets reveals a sharp increase of VPD after the late 1990s. In response, the vegetation greening trend indicated by a satellite-derived vegetation index (GIMMS3g), which was evident before the late 1990s, was subsequently stalled or reversed. Terrestrial gross primary production derived from two satellite-based models (revised EC-LUE and MODIS) exhibits persistent and widespread decreases after the late 1990s due to increased VPD, which offset the positive CO2 fertilization effect. Six Earth system models have consistently projected continuous increases of VPD throughout the current century. Our results highlight that the impacts of VPD on vegetation growth should be adequately considered to assess ecosystem responses to future climate conditions.","container-title":"Science Advances","DOI":"10.1126/sciadv.aax1396","issue":"8","note":"Citations: 1224 (Crossref) [2025-10-20]","page":"eaax1396","publisher":"American Association for the Advancement of Science","source":"science.org (Atypon)","title":"Increased atmospheric vapor pressure deficit reduces global vegetation growth","volume":"5","author":[{"family":"Yuan","given":"Wenping"},{"family":"Zheng","given":"Yi"},{"family":"Piao","given":"Shilong"},{"family":"Ciais","given":"Philippe"},{"family":"Lombardozzi","given":"Danica"},{"family":"Wang","given":"Yingping"},{"family":"Ryu","given":"Youngryel"},{"family":"Chen","given":"Guixing"},{"family":"Dong","given":"Wenjie"},{"family":"Hu","given":"Zhongming"},{"family":"Jain","given":"Atul K."},{"family":"Jiang","given":"Chongya"},{"family":"Kato","given":"Etsushi"},{"family":"Li","given":"Shihua"},{"family":"Lienert","given":"Sebastian"},{"family":"Liu","given":"Shuguang"},{"family":"Nabel","given":"Julia E.M.S."},{"family":"Qin","given":"Zhangcai"},{"family":"Quine","given":"Timothy"},{"family":"Sitch","given":"Stephen"},{"family":"Smith","given":"William K."},{"family":"Wang","given":"Fan"},{"family":"Wu","given":"Chaoyang"},{"family":"Xiao","given":"Zhiqiang"},{"family":"Yang","given":"Song"}],"issued":{"date-parts":[["2019",8,14]]}}}],"schema":"https://github.com/citation-style-language/schema/raw/master/csl-citation.json"} </w:instrText>
      </w:r>
      <w:r>
        <w:fldChar w:fldCharType="separate"/>
      </w:r>
      <w:r w:rsidR="00F03FE9" w:rsidRPr="00F03FE9">
        <w:rPr>
          <w:szCs w:val="24"/>
          <w:vertAlign w:val="superscript"/>
          <w:lang w:val="en-US"/>
        </w:rPr>
        <w:t>1,2</w:t>
      </w:r>
      <w:r>
        <w:fldChar w:fldCharType="end"/>
      </w:r>
      <w:r>
        <w:t>.</w:t>
      </w:r>
    </w:p>
    <w:p w14:paraId="2CADD4AF" w14:textId="77777777" w:rsidR="006E1952" w:rsidRDefault="006E1952" w:rsidP="006E1952">
      <w:pPr>
        <w:ind w:left="1440" w:firstLine="720"/>
      </w:pPr>
      <w:r>
        <w:t xml:space="preserve"> </w:t>
      </w:r>
      <m:oMath>
        <m:sSub>
          <m:sSubPr>
            <m:ctrlPr>
              <w:rPr>
                <w:rFonts w:ascii="Cambria Math" w:hAnsi="Cambria Math"/>
              </w:rPr>
            </m:ctrlPr>
          </m:sSubPr>
          <m:e>
            <m:r>
              <w:rPr>
                <w:rFonts w:ascii="Cambria Math" w:hAnsi="Cambria Math"/>
              </w:rPr>
              <m:t>e</m:t>
            </m:r>
          </m:e>
          <m:sub>
            <m:r>
              <w:rPr>
                <w:rFonts w:ascii="Cambria Math" w:hAnsi="Cambria Math"/>
              </w:rPr>
              <m:t>s</m:t>
            </m:r>
          </m:sub>
        </m:sSub>
        <m:r>
          <w:rPr>
            <w:rFonts w:ascii="Cambria Math" w:hAnsi="Cambria Math"/>
          </w:rPr>
          <m:t>(T)=6.112× exp(</m:t>
        </m:r>
        <m:f>
          <m:fPr>
            <m:ctrlPr>
              <w:rPr>
                <w:rFonts w:ascii="Cambria Math" w:hAnsi="Cambria Math"/>
              </w:rPr>
            </m:ctrlPr>
          </m:fPr>
          <m:num>
            <m:r>
              <w:rPr>
                <w:rFonts w:ascii="Cambria Math" w:hAnsi="Cambria Math"/>
              </w:rPr>
              <m:t>17.67× T</m:t>
            </m:r>
          </m:num>
          <m:den>
            <m:r>
              <w:rPr>
                <w:rFonts w:ascii="Cambria Math" w:hAnsi="Cambria Math"/>
              </w:rPr>
              <m:t>T+243.5</m:t>
            </m:r>
          </m:den>
        </m:f>
        <m:r>
          <w:rPr>
            <w:rFonts w:ascii="Cambria Math" w:hAnsi="Cambria Math"/>
          </w:rPr>
          <m:t>)</m:t>
        </m:r>
      </m:oMath>
    </w:p>
    <w:p w14:paraId="23C51671" w14:textId="57E622D2" w:rsidR="006E1952" w:rsidRDefault="006E1952" w:rsidP="006E1952">
      <w:pPr>
        <w:ind w:firstLine="720"/>
      </w:pPr>
      <w:r>
        <w:t>where T is air temperature in degrees Celsius (°C), and T in future is estimated by using the average of (</w:t>
      </w:r>
      <w:proofErr w:type="spellStart"/>
      <w:r>
        <w:t>Tmax</w:t>
      </w:r>
      <w:proofErr w:type="spellEnd"/>
      <w:r>
        <w:t xml:space="preserve"> + </w:t>
      </w:r>
      <w:proofErr w:type="spellStart"/>
      <w:r>
        <w:t>Tmin</w:t>
      </w:r>
      <w:proofErr w:type="spellEnd"/>
      <w:r>
        <w:t xml:space="preserve">) / 2, or to simplify, T = Tx from WorldClim v2.1 CMIP6 future temperature data. </w:t>
      </w:r>
      <m:oMath>
        <m:sSub>
          <m:sSubPr>
            <m:ctrlPr>
              <w:rPr>
                <w:rFonts w:ascii="Cambria Math" w:hAnsi="Cambria Math"/>
              </w:rPr>
            </m:ctrlPr>
          </m:sSubPr>
          <m:e>
            <m:r>
              <w:rPr>
                <w:rFonts w:ascii="Cambria Math" w:hAnsi="Cambria Math"/>
              </w:rPr>
              <m:t>e</m:t>
            </m:r>
          </m:e>
          <m:sub>
            <m:r>
              <w:rPr>
                <w:rFonts w:ascii="Cambria Math" w:hAnsi="Cambria Math"/>
              </w:rPr>
              <m:t>a</m:t>
            </m:r>
          </m:sub>
        </m:sSub>
      </m:oMath>
      <w:r>
        <w:t xml:space="preserve"> is actual water vapor pressure in hPa, and </w:t>
      </w:r>
      <m:oMath>
        <m:sSub>
          <m:sSubPr>
            <m:ctrlPr>
              <w:rPr>
                <w:rFonts w:ascii="Cambria Math" w:hAnsi="Cambria Math"/>
              </w:rPr>
            </m:ctrlPr>
          </m:sSubPr>
          <m:e>
            <m:r>
              <w:rPr>
                <w:rFonts w:ascii="Cambria Math" w:hAnsi="Cambria Math"/>
              </w:rPr>
              <m:t>e</m:t>
            </m:r>
          </m:e>
          <m:sub>
            <m:r>
              <w:rPr>
                <w:rFonts w:ascii="Cambria Math" w:hAnsi="Cambria Math"/>
              </w:rPr>
              <m:t>a</m:t>
            </m:r>
          </m:sub>
        </m:sSub>
      </m:oMath>
      <w:r>
        <w:t xml:space="preserve"> = 10 * vapr. This temperature-driven approach assumes constant atmospheric moisture (i.e., fixed dew point or specific humidity) and may therefore overestimate </w:t>
      </w:r>
      <w:proofErr w:type="gramStart"/>
      <w:r>
        <w:t>drying</w:t>
      </w:r>
      <w:proofErr w:type="gramEnd"/>
      <w:r>
        <w:t xml:space="preserve"> in regions where moisture increases under warming. However, it provides a transparent and internally consistent first-order estimate suitable for scenario comparison </w:t>
      </w:r>
      <w:r>
        <w:fldChar w:fldCharType="begin"/>
      </w:r>
      <w:r w:rsidR="00F03FE9">
        <w:instrText xml:space="preserve"> ADDIN ZOTERO_ITEM CSL_CITATION {"citationID":"rz2pgtNo","properties":{"unsorted":false,"formattedCitation":"\\super 3\\nosupersub{}","plainCitation":"3","noteIndex":0},"citationItems":[{"id":85,"uris":["http://zotero.org/users/4978580/items/JQXSCVE5"],"itemData":{"id":85,"type":"article-journal","abstract":"The relative humidity (RH) and the dewpoint temperature (td) are two widely used indicators of the amount of moisture in air. The exact conversion from RH to td, as well as highly accurate approximations, are too complex to be done easily without the help of a calculator or computer. However, there is a very simple rule of thumb that can be very useful for approximating the conversion for moist air (RH &gt; 50%), which does not appear to be widely known by the meteorological community: td decreases by about 1°C for every 5% decrease in RH (starting at td= t, the dry bulb temperature, when RH = 100%). This article examines the mathematical basis and accuracy of this and other relationships between the dewpoint and relative humidity. Several useful applications of the simple conversion are presented, in particular the computation of the cumulus cloud-base level (or lifting condensation level) as zLCL &gt;&gt; (20 + t/5)(100 – RH), where zLCL is in meters when t is in degrees Celcius and RH in percent. Finally, a historical perspective is given with anecdotes about some of the early work in this field.","DOI":"10.1175/BAMS-86-2-225","language":"en","note":"Citations: 1021 (Crossref) [2026-02-27]","section":"Bulletin of the American Meteorological Society","source":"journals.ametsoc.org","title":"The Relationship between Relative Humidity and the Dewpoint Temperature in Moist Air: A Simple Conversion and Applications","title-short":"The Relationship between Relative Humidity and the Dewpoint Temperature in Moist Air","URL":"https://journals.ametsoc.org/view/journals/bams/86/2/bams-86-2-225.xml","author":[{"family":"Lawrence","given":"Mark G."}],"accessed":{"date-parts":[["2026",2,24]]},"issued":{"date-parts":[["2005",2,1]]}}}],"schema":"https://github.com/citation-style-language/schema/raw/master/csl-citation.json"} </w:instrText>
      </w:r>
      <w:r>
        <w:fldChar w:fldCharType="separate"/>
      </w:r>
      <w:r w:rsidR="00F03FE9" w:rsidRPr="00F03FE9">
        <w:rPr>
          <w:szCs w:val="24"/>
          <w:vertAlign w:val="superscript"/>
          <w:lang w:val="en-US"/>
        </w:rPr>
        <w:t>3</w:t>
      </w:r>
      <w:r>
        <w:fldChar w:fldCharType="end"/>
      </w:r>
      <w:r>
        <w:t xml:space="preserve">. For a hot London month, expect higher water vapor pressure—roughly ~1.5 kPa on average, with ~1.3–1.6 kPa typical on summer days. </w:t>
      </w:r>
    </w:p>
    <w:p w14:paraId="7F6E7B79" w14:textId="77777777" w:rsidR="006E1952" w:rsidRDefault="006E1952" w:rsidP="006D0EE9"/>
    <w:p w14:paraId="0F6E6CB8" w14:textId="77777777" w:rsidR="009D1901" w:rsidRDefault="009D1901" w:rsidP="006D0EE9"/>
    <w:p w14:paraId="57221280" w14:textId="77777777" w:rsidR="007D18F3" w:rsidRDefault="007D18F3">
      <w:pPr>
        <w:rPr>
          <w:b/>
          <w:bCs/>
          <w:sz w:val="26"/>
          <w:szCs w:val="26"/>
        </w:rPr>
      </w:pPr>
      <w:r>
        <w:br w:type="page"/>
      </w:r>
    </w:p>
    <w:p w14:paraId="2B41F48E" w14:textId="15256861" w:rsidR="009D1901" w:rsidRDefault="009D1901" w:rsidP="009D1901">
      <w:pPr>
        <w:pStyle w:val="Heading2"/>
      </w:pPr>
      <w:r w:rsidRPr="009D1901">
        <w:lastRenderedPageBreak/>
        <w:t xml:space="preserve">Supplementary </w:t>
      </w:r>
      <w:r>
        <w:rPr>
          <w:rFonts w:hint="eastAsia"/>
        </w:rPr>
        <w:t>Tables and Figures</w:t>
      </w:r>
    </w:p>
    <w:p w14:paraId="519766DB" w14:textId="77777777" w:rsidR="004E3F4B" w:rsidRDefault="004E3F4B"/>
    <w:p w14:paraId="3851C52A" w14:textId="77777777" w:rsidR="004E3F4B" w:rsidRDefault="00B022BB" w:rsidP="009D1901">
      <w:pPr>
        <w:pStyle w:val="Heading3"/>
      </w:pPr>
      <w:bookmarkStart w:id="1" w:name="_3yrjanjaaj68" w:colFirst="0" w:colLast="0"/>
      <w:bookmarkEnd w:id="1"/>
      <w:r>
        <w:t xml:space="preserve">Urban Cooling Modeling </w:t>
      </w:r>
    </w:p>
    <w:p w14:paraId="34059B6C" w14:textId="77777777" w:rsidR="004E3F4B" w:rsidRDefault="004E3F4B" w:rsidP="00E5170A">
      <w:bookmarkStart w:id="2" w:name="_es1xled9659e" w:colFirst="0" w:colLast="0"/>
      <w:bookmarkEnd w:id="2"/>
    </w:p>
    <w:p w14:paraId="56285CCB" w14:textId="77777777" w:rsidR="004E3F4B" w:rsidRDefault="00B022BB">
      <w:pPr>
        <w:pStyle w:val="Heading4"/>
      </w:pPr>
      <w:bookmarkStart w:id="3" w:name="_mu8kw6llflhu" w:colFirst="0" w:colLast="0"/>
      <w:bookmarkEnd w:id="3"/>
      <w:r>
        <w:rPr>
          <w:b/>
          <w:bCs/>
        </w:rPr>
        <w:t xml:space="preserve">Sup. Table 1 | Land use and climate scenario combinations used in urban cooling modeling. </w:t>
      </w:r>
      <w:r>
        <w:t>The table shows all combinations of land use and land cover (LULC) scenarios and climate conditions evaluated in this study. Climate scenarios are defined by projected mean summer reference air temperature and urban heat island (UHI) intensity for the specified year (2021, 2050 and 2070). The temperature–UHI combinations are used to parameterize the urban cooling model (see Methods). An “x” indicates scenario combinations implemented in the modelling.</w:t>
      </w:r>
    </w:p>
    <w:tbl>
      <w:tblPr>
        <w:tblStyle w:val="a1"/>
        <w:tblW w:w="9525" w:type="dxa"/>
        <w:tblInd w:w="45" w:type="dxa"/>
        <w:tblBorders>
          <w:top w:val="single" w:sz="8" w:space="0" w:color="9E9E9E"/>
          <w:left w:val="single" w:sz="8" w:space="0" w:color="9E9E9E"/>
          <w:bottom w:val="single" w:sz="8" w:space="0" w:color="9E9E9E"/>
          <w:right w:val="single" w:sz="8" w:space="0" w:color="9E9E9E"/>
          <w:insideH w:val="single" w:sz="8" w:space="0" w:color="9E9E9E"/>
          <w:insideV w:val="single" w:sz="8" w:space="0" w:color="9E9E9E"/>
        </w:tblBorders>
        <w:tblLayout w:type="fixed"/>
        <w:tblLook w:val="0600" w:firstRow="0" w:lastRow="0" w:firstColumn="0" w:lastColumn="0" w:noHBand="1" w:noVBand="1"/>
      </w:tblPr>
      <w:tblGrid>
        <w:gridCol w:w="2380"/>
        <w:gridCol w:w="2165"/>
        <w:gridCol w:w="2490"/>
        <w:gridCol w:w="2490"/>
      </w:tblGrid>
      <w:tr w:rsidR="004E3F4B" w14:paraId="427AC992" w14:textId="77777777">
        <w:trPr>
          <w:cantSplit/>
        </w:trPr>
        <w:tc>
          <w:tcPr>
            <w:tcW w:w="2379" w:type="dxa"/>
            <w:tcMar>
              <w:top w:w="140" w:type="dxa"/>
              <w:left w:w="140" w:type="dxa"/>
              <w:bottom w:w="140" w:type="dxa"/>
              <w:right w:w="140" w:type="dxa"/>
            </w:tcMar>
            <w:vAlign w:val="center"/>
          </w:tcPr>
          <w:p w14:paraId="657CBA6D" w14:textId="77777777" w:rsidR="004E3F4B" w:rsidRDefault="00B022BB">
            <w:pPr>
              <w:spacing w:line="240" w:lineRule="auto"/>
              <w:rPr>
                <w:b/>
                <w:bCs/>
              </w:rPr>
            </w:pPr>
            <w:r>
              <w:rPr>
                <w:b/>
                <w:bCs/>
              </w:rPr>
              <w:t>Year</w:t>
            </w:r>
          </w:p>
        </w:tc>
        <w:tc>
          <w:tcPr>
            <w:tcW w:w="2165" w:type="dxa"/>
            <w:tcMar>
              <w:top w:w="140" w:type="dxa"/>
              <w:left w:w="140" w:type="dxa"/>
              <w:bottom w:w="140" w:type="dxa"/>
              <w:right w:w="140" w:type="dxa"/>
            </w:tcMar>
            <w:vAlign w:val="center"/>
          </w:tcPr>
          <w:p w14:paraId="7D08C9E6" w14:textId="77777777" w:rsidR="004E3F4B" w:rsidRDefault="00B022BB">
            <w:pPr>
              <w:spacing w:line="240" w:lineRule="auto"/>
            </w:pPr>
            <w:r>
              <w:t>2021 (Baseline)</w:t>
            </w:r>
          </w:p>
        </w:tc>
        <w:tc>
          <w:tcPr>
            <w:tcW w:w="2490" w:type="dxa"/>
            <w:tcMar>
              <w:top w:w="140" w:type="dxa"/>
              <w:left w:w="140" w:type="dxa"/>
              <w:bottom w:w="140" w:type="dxa"/>
              <w:right w:w="140" w:type="dxa"/>
            </w:tcMar>
            <w:vAlign w:val="center"/>
          </w:tcPr>
          <w:p w14:paraId="553688BF" w14:textId="77777777" w:rsidR="004E3F4B" w:rsidRDefault="00B022BB">
            <w:pPr>
              <w:spacing w:line="240" w:lineRule="auto"/>
            </w:pPr>
            <w:r>
              <w:t>2050</w:t>
            </w:r>
          </w:p>
        </w:tc>
        <w:tc>
          <w:tcPr>
            <w:tcW w:w="2490" w:type="dxa"/>
            <w:tcMar>
              <w:top w:w="140" w:type="dxa"/>
              <w:left w:w="140" w:type="dxa"/>
              <w:bottom w:w="140" w:type="dxa"/>
              <w:right w:w="140" w:type="dxa"/>
            </w:tcMar>
            <w:vAlign w:val="center"/>
          </w:tcPr>
          <w:p w14:paraId="2828DB88" w14:textId="77777777" w:rsidR="004E3F4B" w:rsidRDefault="00B022BB">
            <w:pPr>
              <w:spacing w:line="240" w:lineRule="auto"/>
            </w:pPr>
            <w:r>
              <w:t>2070</w:t>
            </w:r>
          </w:p>
        </w:tc>
      </w:tr>
      <w:tr w:rsidR="004E3F4B" w14:paraId="18D29502" w14:textId="77777777">
        <w:trPr>
          <w:cantSplit/>
          <w:trHeight w:val="500"/>
        </w:trPr>
        <w:tc>
          <w:tcPr>
            <w:tcW w:w="2379" w:type="dxa"/>
            <w:vMerge w:val="restart"/>
            <w:shd w:val="clear" w:color="auto" w:fill="CCE7AB"/>
            <w:tcMar>
              <w:top w:w="140" w:type="dxa"/>
              <w:left w:w="140" w:type="dxa"/>
              <w:bottom w:w="140" w:type="dxa"/>
              <w:right w:w="140" w:type="dxa"/>
            </w:tcMar>
            <w:vAlign w:val="center"/>
          </w:tcPr>
          <w:p w14:paraId="7B93C5B8" w14:textId="77777777" w:rsidR="004E3F4B" w:rsidRDefault="00B022BB">
            <w:pPr>
              <w:spacing w:line="240" w:lineRule="auto"/>
              <w:rPr>
                <w:b/>
                <w:bCs/>
              </w:rPr>
            </w:pPr>
            <w:r>
              <w:rPr>
                <w:b/>
                <w:bCs/>
              </w:rPr>
              <w:t>LULC scenarios</w:t>
            </w:r>
          </w:p>
        </w:tc>
        <w:tc>
          <w:tcPr>
            <w:tcW w:w="7145" w:type="dxa"/>
            <w:gridSpan w:val="3"/>
            <w:shd w:val="clear" w:color="auto" w:fill="FFF2CC"/>
            <w:tcMar>
              <w:top w:w="140" w:type="dxa"/>
              <w:left w:w="140" w:type="dxa"/>
              <w:bottom w:w="140" w:type="dxa"/>
              <w:right w:w="140" w:type="dxa"/>
            </w:tcMar>
            <w:vAlign w:val="center"/>
          </w:tcPr>
          <w:p w14:paraId="6F152252" w14:textId="77777777" w:rsidR="004E3F4B" w:rsidRDefault="00B022BB">
            <w:pPr>
              <w:spacing w:line="240" w:lineRule="auto"/>
              <w:jc w:val="center"/>
            </w:pPr>
            <w:r>
              <w:rPr>
                <w:b/>
                <w:bCs/>
              </w:rPr>
              <w:t xml:space="preserve">Climate scenarios </w:t>
            </w:r>
            <w:r>
              <w:t>(Reference air temperature + UHI combinations)</w:t>
            </w:r>
          </w:p>
        </w:tc>
      </w:tr>
      <w:tr w:rsidR="004E3F4B" w14:paraId="742FC11A" w14:textId="77777777">
        <w:trPr>
          <w:cantSplit/>
          <w:trHeight w:val="500"/>
        </w:trPr>
        <w:tc>
          <w:tcPr>
            <w:tcW w:w="2379" w:type="dxa"/>
            <w:vMerge/>
            <w:shd w:val="clear" w:color="auto" w:fill="CCE7AB"/>
            <w:tcMar>
              <w:top w:w="140" w:type="dxa"/>
              <w:left w:w="140" w:type="dxa"/>
              <w:bottom w:w="140" w:type="dxa"/>
              <w:right w:w="140" w:type="dxa"/>
            </w:tcMar>
            <w:vAlign w:val="center"/>
          </w:tcPr>
          <w:p w14:paraId="61AB32E2" w14:textId="77777777" w:rsidR="004E3F4B" w:rsidRDefault="004E3F4B">
            <w:pPr>
              <w:spacing w:line="240" w:lineRule="auto"/>
              <w:rPr>
                <w:b/>
                <w:bCs/>
              </w:rPr>
            </w:pPr>
          </w:p>
        </w:tc>
        <w:tc>
          <w:tcPr>
            <w:tcW w:w="2165" w:type="dxa"/>
            <w:shd w:val="clear" w:color="auto" w:fill="FFF2CC"/>
            <w:tcMar>
              <w:top w:w="140" w:type="dxa"/>
              <w:left w:w="140" w:type="dxa"/>
              <w:bottom w:w="140" w:type="dxa"/>
              <w:right w:w="140" w:type="dxa"/>
            </w:tcMar>
            <w:vAlign w:val="center"/>
          </w:tcPr>
          <w:p w14:paraId="7FCBFB0A" w14:textId="77777777" w:rsidR="004E3F4B" w:rsidRDefault="00B022BB">
            <w:pPr>
              <w:spacing w:line="240" w:lineRule="auto"/>
            </w:pPr>
            <w:r>
              <w:t>22°C + 2°C</w:t>
            </w:r>
          </w:p>
        </w:tc>
        <w:tc>
          <w:tcPr>
            <w:tcW w:w="2490" w:type="dxa"/>
            <w:shd w:val="clear" w:color="auto" w:fill="FFF2CC"/>
            <w:tcMar>
              <w:top w:w="140" w:type="dxa"/>
              <w:left w:w="140" w:type="dxa"/>
              <w:bottom w:w="140" w:type="dxa"/>
              <w:right w:w="140" w:type="dxa"/>
            </w:tcMar>
            <w:vAlign w:val="center"/>
          </w:tcPr>
          <w:p w14:paraId="4F6AA0E6" w14:textId="77777777" w:rsidR="004E3F4B" w:rsidRDefault="00B022BB">
            <w:pPr>
              <w:spacing w:line="240" w:lineRule="auto"/>
            </w:pPr>
            <w:r>
              <w:t>25°C + 5°C</w:t>
            </w:r>
          </w:p>
        </w:tc>
        <w:tc>
          <w:tcPr>
            <w:tcW w:w="2490" w:type="dxa"/>
            <w:shd w:val="clear" w:color="auto" w:fill="FFF2CC"/>
            <w:tcMar>
              <w:top w:w="140" w:type="dxa"/>
              <w:left w:w="140" w:type="dxa"/>
              <w:bottom w:w="140" w:type="dxa"/>
              <w:right w:w="140" w:type="dxa"/>
            </w:tcMar>
            <w:vAlign w:val="center"/>
          </w:tcPr>
          <w:p w14:paraId="48AB718B" w14:textId="77777777" w:rsidR="004E3F4B" w:rsidRDefault="00B022BB">
            <w:pPr>
              <w:spacing w:line="240" w:lineRule="auto"/>
            </w:pPr>
            <w:r>
              <w:t>28°C + 5°C</w:t>
            </w:r>
          </w:p>
        </w:tc>
      </w:tr>
      <w:tr w:rsidR="004E3F4B" w14:paraId="6FA1FB9E" w14:textId="77777777">
        <w:trPr>
          <w:cantSplit/>
        </w:trPr>
        <w:tc>
          <w:tcPr>
            <w:tcW w:w="2379" w:type="dxa"/>
            <w:shd w:val="clear" w:color="auto" w:fill="CCE7AB"/>
            <w:tcMar>
              <w:top w:w="140" w:type="dxa"/>
              <w:left w:w="140" w:type="dxa"/>
              <w:bottom w:w="140" w:type="dxa"/>
              <w:right w:w="140" w:type="dxa"/>
            </w:tcMar>
            <w:vAlign w:val="center"/>
          </w:tcPr>
          <w:p w14:paraId="670FF9F4" w14:textId="77777777" w:rsidR="004E3F4B" w:rsidRDefault="00B022BB">
            <w:pPr>
              <w:spacing w:line="240" w:lineRule="auto"/>
            </w:pPr>
            <w:r>
              <w:t xml:space="preserve">S0 – Baseline </w:t>
            </w:r>
          </w:p>
        </w:tc>
        <w:tc>
          <w:tcPr>
            <w:tcW w:w="2165" w:type="dxa"/>
            <w:tcMar>
              <w:top w:w="140" w:type="dxa"/>
              <w:left w:w="140" w:type="dxa"/>
              <w:bottom w:w="140" w:type="dxa"/>
              <w:right w:w="140" w:type="dxa"/>
            </w:tcMar>
            <w:vAlign w:val="center"/>
          </w:tcPr>
          <w:p w14:paraId="6AF4FB0D" w14:textId="77777777" w:rsidR="004E3F4B" w:rsidRDefault="00B022BB">
            <w:pPr>
              <w:spacing w:line="240" w:lineRule="auto"/>
            </w:pPr>
            <w:r>
              <w:t>x</w:t>
            </w:r>
          </w:p>
        </w:tc>
        <w:tc>
          <w:tcPr>
            <w:tcW w:w="2490" w:type="dxa"/>
            <w:tcMar>
              <w:top w:w="140" w:type="dxa"/>
              <w:left w:w="140" w:type="dxa"/>
              <w:bottom w:w="140" w:type="dxa"/>
              <w:right w:w="140" w:type="dxa"/>
            </w:tcMar>
            <w:vAlign w:val="center"/>
          </w:tcPr>
          <w:p w14:paraId="535013C3" w14:textId="77777777" w:rsidR="004E3F4B" w:rsidRDefault="00B022BB">
            <w:pPr>
              <w:spacing w:line="240" w:lineRule="auto"/>
            </w:pPr>
            <w:r>
              <w:t>x</w:t>
            </w:r>
          </w:p>
        </w:tc>
        <w:tc>
          <w:tcPr>
            <w:tcW w:w="2490" w:type="dxa"/>
            <w:tcMar>
              <w:top w:w="140" w:type="dxa"/>
              <w:left w:w="140" w:type="dxa"/>
              <w:bottom w:w="140" w:type="dxa"/>
              <w:right w:w="140" w:type="dxa"/>
            </w:tcMar>
            <w:vAlign w:val="center"/>
          </w:tcPr>
          <w:p w14:paraId="42130B36" w14:textId="77777777" w:rsidR="004E3F4B" w:rsidRDefault="00B022BB">
            <w:pPr>
              <w:spacing w:line="240" w:lineRule="auto"/>
            </w:pPr>
            <w:r>
              <w:t>x</w:t>
            </w:r>
          </w:p>
        </w:tc>
      </w:tr>
      <w:tr w:rsidR="004E3F4B" w14:paraId="6E34BE95" w14:textId="77777777">
        <w:trPr>
          <w:cantSplit/>
        </w:trPr>
        <w:tc>
          <w:tcPr>
            <w:tcW w:w="2379" w:type="dxa"/>
            <w:shd w:val="clear" w:color="auto" w:fill="CCE7AB"/>
            <w:tcMar>
              <w:top w:w="140" w:type="dxa"/>
              <w:left w:w="140" w:type="dxa"/>
              <w:bottom w:w="140" w:type="dxa"/>
              <w:right w:w="140" w:type="dxa"/>
            </w:tcMar>
            <w:vAlign w:val="center"/>
          </w:tcPr>
          <w:p w14:paraId="343ED6E8" w14:textId="77777777" w:rsidR="004E3F4B" w:rsidRDefault="00B022BB">
            <w:pPr>
              <w:spacing w:line="240" w:lineRule="auto"/>
            </w:pPr>
            <w:r>
              <w:t xml:space="preserve">S1 – </w:t>
            </w:r>
            <w:proofErr w:type="spellStart"/>
            <w:r>
              <w:t>AllBuilt</w:t>
            </w:r>
            <w:proofErr w:type="spellEnd"/>
          </w:p>
        </w:tc>
        <w:tc>
          <w:tcPr>
            <w:tcW w:w="2165" w:type="dxa"/>
            <w:tcMar>
              <w:top w:w="140" w:type="dxa"/>
              <w:left w:w="140" w:type="dxa"/>
              <w:bottom w:w="140" w:type="dxa"/>
              <w:right w:w="140" w:type="dxa"/>
            </w:tcMar>
            <w:vAlign w:val="center"/>
          </w:tcPr>
          <w:p w14:paraId="69C75B85" w14:textId="77777777" w:rsidR="004E3F4B" w:rsidRDefault="004E3F4B">
            <w:pPr>
              <w:spacing w:line="240" w:lineRule="auto"/>
            </w:pPr>
          </w:p>
        </w:tc>
        <w:tc>
          <w:tcPr>
            <w:tcW w:w="2490" w:type="dxa"/>
            <w:tcMar>
              <w:top w:w="140" w:type="dxa"/>
              <w:left w:w="140" w:type="dxa"/>
              <w:bottom w:w="140" w:type="dxa"/>
              <w:right w:w="140" w:type="dxa"/>
            </w:tcMar>
            <w:vAlign w:val="center"/>
          </w:tcPr>
          <w:p w14:paraId="200EE3F8" w14:textId="77777777" w:rsidR="004E3F4B" w:rsidRDefault="00B022BB">
            <w:pPr>
              <w:spacing w:line="240" w:lineRule="auto"/>
            </w:pPr>
            <w:r>
              <w:t>x</w:t>
            </w:r>
          </w:p>
        </w:tc>
        <w:tc>
          <w:tcPr>
            <w:tcW w:w="2490" w:type="dxa"/>
            <w:tcMar>
              <w:top w:w="140" w:type="dxa"/>
              <w:left w:w="140" w:type="dxa"/>
              <w:bottom w:w="140" w:type="dxa"/>
              <w:right w:w="140" w:type="dxa"/>
            </w:tcMar>
            <w:vAlign w:val="center"/>
          </w:tcPr>
          <w:p w14:paraId="764C7516" w14:textId="77777777" w:rsidR="004E3F4B" w:rsidRDefault="00B022BB">
            <w:pPr>
              <w:spacing w:line="240" w:lineRule="auto"/>
            </w:pPr>
            <w:r>
              <w:t>x</w:t>
            </w:r>
          </w:p>
        </w:tc>
      </w:tr>
      <w:tr w:rsidR="004E3F4B" w14:paraId="209B4781" w14:textId="77777777">
        <w:trPr>
          <w:cantSplit/>
        </w:trPr>
        <w:tc>
          <w:tcPr>
            <w:tcW w:w="2379" w:type="dxa"/>
            <w:shd w:val="clear" w:color="auto" w:fill="CCE7AB"/>
            <w:tcMar>
              <w:top w:w="140" w:type="dxa"/>
              <w:left w:w="140" w:type="dxa"/>
              <w:bottom w:w="140" w:type="dxa"/>
              <w:right w:w="140" w:type="dxa"/>
            </w:tcMar>
            <w:vAlign w:val="center"/>
          </w:tcPr>
          <w:p w14:paraId="7880420D" w14:textId="77777777" w:rsidR="004E3F4B" w:rsidRDefault="00B022BB">
            <w:pPr>
              <w:spacing w:line="240" w:lineRule="auto"/>
            </w:pPr>
            <w:r>
              <w:t xml:space="preserve">S2 – </w:t>
            </w:r>
            <w:proofErr w:type="spellStart"/>
            <w:r>
              <w:t>TreeOpp</w:t>
            </w:r>
            <w:proofErr w:type="spellEnd"/>
          </w:p>
        </w:tc>
        <w:tc>
          <w:tcPr>
            <w:tcW w:w="2165" w:type="dxa"/>
            <w:tcMar>
              <w:top w:w="140" w:type="dxa"/>
              <w:left w:w="140" w:type="dxa"/>
              <w:bottom w:w="140" w:type="dxa"/>
              <w:right w:w="140" w:type="dxa"/>
            </w:tcMar>
            <w:vAlign w:val="center"/>
          </w:tcPr>
          <w:p w14:paraId="6B72EA86" w14:textId="77777777" w:rsidR="004E3F4B" w:rsidRDefault="004E3F4B">
            <w:pPr>
              <w:spacing w:line="240" w:lineRule="auto"/>
            </w:pPr>
          </w:p>
        </w:tc>
        <w:tc>
          <w:tcPr>
            <w:tcW w:w="2490" w:type="dxa"/>
            <w:tcMar>
              <w:top w:w="140" w:type="dxa"/>
              <w:left w:w="140" w:type="dxa"/>
              <w:bottom w:w="140" w:type="dxa"/>
              <w:right w:w="140" w:type="dxa"/>
            </w:tcMar>
            <w:vAlign w:val="center"/>
          </w:tcPr>
          <w:p w14:paraId="329C15FC" w14:textId="77777777" w:rsidR="004E3F4B" w:rsidRDefault="00B022BB">
            <w:pPr>
              <w:spacing w:line="240" w:lineRule="auto"/>
            </w:pPr>
            <w:r>
              <w:t>x</w:t>
            </w:r>
          </w:p>
        </w:tc>
        <w:tc>
          <w:tcPr>
            <w:tcW w:w="2490" w:type="dxa"/>
            <w:tcMar>
              <w:top w:w="140" w:type="dxa"/>
              <w:left w:w="140" w:type="dxa"/>
              <w:bottom w:w="140" w:type="dxa"/>
              <w:right w:w="140" w:type="dxa"/>
            </w:tcMar>
            <w:vAlign w:val="center"/>
          </w:tcPr>
          <w:p w14:paraId="29042F67" w14:textId="77777777" w:rsidR="004E3F4B" w:rsidRDefault="00B022BB">
            <w:pPr>
              <w:spacing w:line="240" w:lineRule="auto"/>
            </w:pPr>
            <w:r>
              <w:t>x</w:t>
            </w:r>
          </w:p>
        </w:tc>
      </w:tr>
      <w:tr w:rsidR="004E3F4B" w14:paraId="4734795B" w14:textId="77777777">
        <w:trPr>
          <w:cantSplit/>
        </w:trPr>
        <w:tc>
          <w:tcPr>
            <w:tcW w:w="2379" w:type="dxa"/>
            <w:shd w:val="clear" w:color="auto" w:fill="CCE7AB"/>
            <w:tcMar>
              <w:top w:w="140" w:type="dxa"/>
              <w:left w:w="140" w:type="dxa"/>
              <w:bottom w:w="140" w:type="dxa"/>
              <w:right w:w="140" w:type="dxa"/>
            </w:tcMar>
            <w:vAlign w:val="center"/>
          </w:tcPr>
          <w:p w14:paraId="0012E57A" w14:textId="77777777" w:rsidR="004E3F4B" w:rsidRDefault="00B022BB">
            <w:pPr>
              <w:spacing w:line="240" w:lineRule="auto"/>
            </w:pPr>
            <w:r>
              <w:t xml:space="preserve">S3 – </w:t>
            </w:r>
            <w:proofErr w:type="spellStart"/>
            <w:r>
              <w:t>TreeRisk</w:t>
            </w:r>
            <w:proofErr w:type="spellEnd"/>
          </w:p>
        </w:tc>
        <w:tc>
          <w:tcPr>
            <w:tcW w:w="2165" w:type="dxa"/>
            <w:tcMar>
              <w:top w:w="140" w:type="dxa"/>
              <w:left w:w="140" w:type="dxa"/>
              <w:bottom w:w="140" w:type="dxa"/>
              <w:right w:w="140" w:type="dxa"/>
            </w:tcMar>
            <w:vAlign w:val="center"/>
          </w:tcPr>
          <w:p w14:paraId="6FFA22FA" w14:textId="77777777" w:rsidR="004E3F4B" w:rsidRDefault="004E3F4B">
            <w:pPr>
              <w:spacing w:line="240" w:lineRule="auto"/>
            </w:pPr>
          </w:p>
        </w:tc>
        <w:tc>
          <w:tcPr>
            <w:tcW w:w="2490" w:type="dxa"/>
            <w:tcMar>
              <w:top w:w="140" w:type="dxa"/>
              <w:left w:w="140" w:type="dxa"/>
              <w:bottom w:w="140" w:type="dxa"/>
              <w:right w:w="140" w:type="dxa"/>
            </w:tcMar>
            <w:vAlign w:val="center"/>
          </w:tcPr>
          <w:p w14:paraId="6A1CD0B9" w14:textId="77777777" w:rsidR="004E3F4B" w:rsidRDefault="00B022BB">
            <w:pPr>
              <w:spacing w:line="240" w:lineRule="auto"/>
            </w:pPr>
            <w:r>
              <w:t>x</w:t>
            </w:r>
          </w:p>
        </w:tc>
        <w:tc>
          <w:tcPr>
            <w:tcW w:w="2490" w:type="dxa"/>
            <w:tcMar>
              <w:top w:w="140" w:type="dxa"/>
              <w:left w:w="140" w:type="dxa"/>
              <w:bottom w:w="140" w:type="dxa"/>
              <w:right w:w="140" w:type="dxa"/>
            </w:tcMar>
            <w:vAlign w:val="center"/>
          </w:tcPr>
          <w:p w14:paraId="6E803314" w14:textId="77777777" w:rsidR="004E3F4B" w:rsidRDefault="00B022BB">
            <w:pPr>
              <w:spacing w:line="240" w:lineRule="auto"/>
            </w:pPr>
            <w:r>
              <w:t>x</w:t>
            </w:r>
          </w:p>
        </w:tc>
      </w:tr>
      <w:tr w:rsidR="004E3F4B" w14:paraId="3B64D579" w14:textId="77777777">
        <w:trPr>
          <w:cantSplit/>
        </w:trPr>
        <w:tc>
          <w:tcPr>
            <w:tcW w:w="2379" w:type="dxa"/>
            <w:shd w:val="clear" w:color="auto" w:fill="CCE7AB"/>
            <w:tcMar>
              <w:top w:w="140" w:type="dxa"/>
              <w:left w:w="140" w:type="dxa"/>
              <w:bottom w:w="140" w:type="dxa"/>
              <w:right w:w="140" w:type="dxa"/>
            </w:tcMar>
            <w:vAlign w:val="center"/>
          </w:tcPr>
          <w:p w14:paraId="432071E6" w14:textId="77777777" w:rsidR="004E3F4B" w:rsidRDefault="00B022BB">
            <w:pPr>
              <w:spacing w:line="240" w:lineRule="auto"/>
            </w:pPr>
            <w:r>
              <w:t>S4 – Green10</w:t>
            </w:r>
          </w:p>
        </w:tc>
        <w:tc>
          <w:tcPr>
            <w:tcW w:w="2165" w:type="dxa"/>
            <w:tcMar>
              <w:top w:w="140" w:type="dxa"/>
              <w:left w:w="140" w:type="dxa"/>
              <w:bottom w:w="140" w:type="dxa"/>
              <w:right w:w="140" w:type="dxa"/>
            </w:tcMar>
            <w:vAlign w:val="center"/>
          </w:tcPr>
          <w:p w14:paraId="4EBE563A" w14:textId="77777777" w:rsidR="004E3F4B" w:rsidRDefault="004E3F4B">
            <w:pPr>
              <w:spacing w:line="240" w:lineRule="auto"/>
            </w:pPr>
          </w:p>
        </w:tc>
        <w:tc>
          <w:tcPr>
            <w:tcW w:w="2490" w:type="dxa"/>
            <w:tcMar>
              <w:top w:w="140" w:type="dxa"/>
              <w:left w:w="140" w:type="dxa"/>
              <w:bottom w:w="140" w:type="dxa"/>
              <w:right w:w="140" w:type="dxa"/>
            </w:tcMar>
            <w:vAlign w:val="center"/>
          </w:tcPr>
          <w:p w14:paraId="76FEC875" w14:textId="77777777" w:rsidR="004E3F4B" w:rsidRDefault="00B022BB">
            <w:pPr>
              <w:spacing w:line="240" w:lineRule="auto"/>
            </w:pPr>
            <w:r>
              <w:t>x</w:t>
            </w:r>
          </w:p>
        </w:tc>
        <w:tc>
          <w:tcPr>
            <w:tcW w:w="2490" w:type="dxa"/>
            <w:tcMar>
              <w:top w:w="140" w:type="dxa"/>
              <w:left w:w="140" w:type="dxa"/>
              <w:bottom w:w="140" w:type="dxa"/>
              <w:right w:w="140" w:type="dxa"/>
            </w:tcMar>
            <w:vAlign w:val="center"/>
          </w:tcPr>
          <w:p w14:paraId="275D2518" w14:textId="77777777" w:rsidR="004E3F4B" w:rsidRDefault="00B022BB">
            <w:pPr>
              <w:spacing w:line="240" w:lineRule="auto"/>
            </w:pPr>
            <w:r>
              <w:t>x</w:t>
            </w:r>
          </w:p>
        </w:tc>
      </w:tr>
      <w:tr w:rsidR="004E3F4B" w14:paraId="3FF881FB" w14:textId="77777777">
        <w:trPr>
          <w:cantSplit/>
        </w:trPr>
        <w:tc>
          <w:tcPr>
            <w:tcW w:w="2379" w:type="dxa"/>
            <w:shd w:val="clear" w:color="auto" w:fill="CCE7AB"/>
            <w:tcMar>
              <w:top w:w="140" w:type="dxa"/>
              <w:left w:w="140" w:type="dxa"/>
              <w:bottom w:w="140" w:type="dxa"/>
              <w:right w:w="140" w:type="dxa"/>
            </w:tcMar>
            <w:vAlign w:val="center"/>
          </w:tcPr>
          <w:p w14:paraId="265E4EF0" w14:textId="77777777" w:rsidR="004E3F4B" w:rsidRDefault="00B022BB">
            <w:pPr>
              <w:spacing w:line="240" w:lineRule="auto"/>
            </w:pPr>
            <w:r>
              <w:t>S5 – Green20</w:t>
            </w:r>
          </w:p>
        </w:tc>
        <w:tc>
          <w:tcPr>
            <w:tcW w:w="2165" w:type="dxa"/>
            <w:tcMar>
              <w:top w:w="140" w:type="dxa"/>
              <w:left w:w="140" w:type="dxa"/>
              <w:bottom w:w="140" w:type="dxa"/>
              <w:right w:w="140" w:type="dxa"/>
            </w:tcMar>
            <w:vAlign w:val="center"/>
          </w:tcPr>
          <w:p w14:paraId="0B0707B6" w14:textId="77777777" w:rsidR="004E3F4B" w:rsidRDefault="004E3F4B">
            <w:pPr>
              <w:spacing w:line="240" w:lineRule="auto"/>
            </w:pPr>
          </w:p>
        </w:tc>
        <w:tc>
          <w:tcPr>
            <w:tcW w:w="2490" w:type="dxa"/>
            <w:tcMar>
              <w:top w:w="140" w:type="dxa"/>
              <w:left w:w="140" w:type="dxa"/>
              <w:bottom w:w="140" w:type="dxa"/>
              <w:right w:w="140" w:type="dxa"/>
            </w:tcMar>
            <w:vAlign w:val="center"/>
          </w:tcPr>
          <w:p w14:paraId="27BF7F46" w14:textId="77777777" w:rsidR="004E3F4B" w:rsidRDefault="00B022BB">
            <w:pPr>
              <w:spacing w:line="240" w:lineRule="auto"/>
            </w:pPr>
            <w:r>
              <w:t>x</w:t>
            </w:r>
          </w:p>
        </w:tc>
        <w:tc>
          <w:tcPr>
            <w:tcW w:w="2490" w:type="dxa"/>
            <w:tcMar>
              <w:top w:w="140" w:type="dxa"/>
              <w:left w:w="140" w:type="dxa"/>
              <w:bottom w:w="140" w:type="dxa"/>
              <w:right w:w="140" w:type="dxa"/>
            </w:tcMar>
            <w:vAlign w:val="center"/>
          </w:tcPr>
          <w:p w14:paraId="78827612" w14:textId="77777777" w:rsidR="004E3F4B" w:rsidRDefault="00B022BB">
            <w:pPr>
              <w:spacing w:line="240" w:lineRule="auto"/>
            </w:pPr>
            <w:r>
              <w:t>x</w:t>
            </w:r>
          </w:p>
        </w:tc>
      </w:tr>
      <w:tr w:rsidR="004E3F4B" w14:paraId="09380057" w14:textId="77777777">
        <w:trPr>
          <w:cantSplit/>
        </w:trPr>
        <w:tc>
          <w:tcPr>
            <w:tcW w:w="2379" w:type="dxa"/>
            <w:shd w:val="clear" w:color="auto" w:fill="CCE7AB"/>
            <w:tcMar>
              <w:top w:w="140" w:type="dxa"/>
              <w:left w:w="140" w:type="dxa"/>
              <w:bottom w:w="140" w:type="dxa"/>
              <w:right w:w="140" w:type="dxa"/>
            </w:tcMar>
            <w:vAlign w:val="center"/>
          </w:tcPr>
          <w:p w14:paraId="3B9F542C" w14:textId="77777777" w:rsidR="004E3F4B" w:rsidRDefault="00B022BB">
            <w:pPr>
              <w:spacing w:line="240" w:lineRule="auto"/>
            </w:pPr>
            <w:r>
              <w:t>S6 – Green30</w:t>
            </w:r>
          </w:p>
        </w:tc>
        <w:tc>
          <w:tcPr>
            <w:tcW w:w="2165" w:type="dxa"/>
            <w:tcMar>
              <w:top w:w="140" w:type="dxa"/>
              <w:left w:w="140" w:type="dxa"/>
              <w:bottom w:w="140" w:type="dxa"/>
              <w:right w:w="140" w:type="dxa"/>
            </w:tcMar>
            <w:vAlign w:val="center"/>
          </w:tcPr>
          <w:p w14:paraId="6A6CFB97" w14:textId="77777777" w:rsidR="004E3F4B" w:rsidRDefault="004E3F4B">
            <w:pPr>
              <w:spacing w:line="240" w:lineRule="auto"/>
            </w:pPr>
          </w:p>
        </w:tc>
        <w:tc>
          <w:tcPr>
            <w:tcW w:w="2490" w:type="dxa"/>
            <w:tcMar>
              <w:top w:w="140" w:type="dxa"/>
              <w:left w:w="140" w:type="dxa"/>
              <w:bottom w:w="140" w:type="dxa"/>
              <w:right w:w="140" w:type="dxa"/>
            </w:tcMar>
            <w:vAlign w:val="center"/>
          </w:tcPr>
          <w:p w14:paraId="71FCC75D" w14:textId="77777777" w:rsidR="004E3F4B" w:rsidRDefault="00B022BB">
            <w:pPr>
              <w:spacing w:line="240" w:lineRule="auto"/>
            </w:pPr>
            <w:r>
              <w:t>x</w:t>
            </w:r>
          </w:p>
        </w:tc>
        <w:tc>
          <w:tcPr>
            <w:tcW w:w="2490" w:type="dxa"/>
            <w:tcMar>
              <w:top w:w="140" w:type="dxa"/>
              <w:left w:w="140" w:type="dxa"/>
              <w:bottom w:w="140" w:type="dxa"/>
              <w:right w:w="140" w:type="dxa"/>
            </w:tcMar>
            <w:vAlign w:val="center"/>
          </w:tcPr>
          <w:p w14:paraId="09793020" w14:textId="77777777" w:rsidR="004E3F4B" w:rsidRDefault="00B022BB">
            <w:pPr>
              <w:spacing w:line="240" w:lineRule="auto"/>
            </w:pPr>
            <w:r>
              <w:t>x</w:t>
            </w:r>
          </w:p>
        </w:tc>
      </w:tr>
      <w:tr w:rsidR="004E3F4B" w14:paraId="234784A2" w14:textId="77777777">
        <w:trPr>
          <w:cantSplit/>
        </w:trPr>
        <w:tc>
          <w:tcPr>
            <w:tcW w:w="2379" w:type="dxa"/>
            <w:shd w:val="clear" w:color="auto" w:fill="CCE7AB"/>
            <w:tcMar>
              <w:top w:w="140" w:type="dxa"/>
              <w:left w:w="140" w:type="dxa"/>
              <w:bottom w:w="140" w:type="dxa"/>
              <w:right w:w="140" w:type="dxa"/>
            </w:tcMar>
            <w:vAlign w:val="center"/>
          </w:tcPr>
          <w:p w14:paraId="4471AC5F" w14:textId="77777777" w:rsidR="004E3F4B" w:rsidRDefault="00B022BB">
            <w:pPr>
              <w:spacing w:line="240" w:lineRule="auto"/>
            </w:pPr>
            <w:r>
              <w:t>S7 – Target10</w:t>
            </w:r>
          </w:p>
        </w:tc>
        <w:tc>
          <w:tcPr>
            <w:tcW w:w="2165" w:type="dxa"/>
            <w:tcMar>
              <w:top w:w="140" w:type="dxa"/>
              <w:left w:w="140" w:type="dxa"/>
              <w:bottom w:w="140" w:type="dxa"/>
              <w:right w:w="140" w:type="dxa"/>
            </w:tcMar>
            <w:vAlign w:val="center"/>
          </w:tcPr>
          <w:p w14:paraId="57EE9D24" w14:textId="77777777" w:rsidR="004E3F4B" w:rsidRDefault="004E3F4B">
            <w:pPr>
              <w:spacing w:line="240" w:lineRule="auto"/>
            </w:pPr>
          </w:p>
        </w:tc>
        <w:tc>
          <w:tcPr>
            <w:tcW w:w="2490" w:type="dxa"/>
            <w:tcMar>
              <w:top w:w="140" w:type="dxa"/>
              <w:left w:w="140" w:type="dxa"/>
              <w:bottom w:w="140" w:type="dxa"/>
              <w:right w:w="140" w:type="dxa"/>
            </w:tcMar>
            <w:vAlign w:val="center"/>
          </w:tcPr>
          <w:p w14:paraId="780F45BE" w14:textId="77777777" w:rsidR="004E3F4B" w:rsidRDefault="00B022BB">
            <w:pPr>
              <w:spacing w:line="240" w:lineRule="auto"/>
            </w:pPr>
            <w:r>
              <w:t>x</w:t>
            </w:r>
          </w:p>
        </w:tc>
        <w:tc>
          <w:tcPr>
            <w:tcW w:w="2490" w:type="dxa"/>
            <w:tcMar>
              <w:top w:w="140" w:type="dxa"/>
              <w:left w:w="140" w:type="dxa"/>
              <w:bottom w:w="140" w:type="dxa"/>
              <w:right w:w="140" w:type="dxa"/>
            </w:tcMar>
            <w:vAlign w:val="center"/>
          </w:tcPr>
          <w:p w14:paraId="7CF377CA" w14:textId="77777777" w:rsidR="004E3F4B" w:rsidRDefault="00B022BB">
            <w:pPr>
              <w:spacing w:line="240" w:lineRule="auto"/>
            </w:pPr>
            <w:r>
              <w:t>x</w:t>
            </w:r>
          </w:p>
        </w:tc>
      </w:tr>
      <w:tr w:rsidR="004E3F4B" w14:paraId="5125FC0F" w14:textId="77777777">
        <w:trPr>
          <w:cantSplit/>
        </w:trPr>
        <w:tc>
          <w:tcPr>
            <w:tcW w:w="2379" w:type="dxa"/>
            <w:shd w:val="clear" w:color="auto" w:fill="CCE7AB"/>
            <w:tcMar>
              <w:top w:w="140" w:type="dxa"/>
              <w:left w:w="140" w:type="dxa"/>
              <w:bottom w:w="140" w:type="dxa"/>
              <w:right w:w="140" w:type="dxa"/>
            </w:tcMar>
            <w:vAlign w:val="center"/>
          </w:tcPr>
          <w:p w14:paraId="09B80542" w14:textId="77777777" w:rsidR="004E3F4B" w:rsidRDefault="00B022BB">
            <w:pPr>
              <w:spacing w:line="240" w:lineRule="auto"/>
            </w:pPr>
            <w:r>
              <w:t>S8 – Target20</w:t>
            </w:r>
          </w:p>
        </w:tc>
        <w:tc>
          <w:tcPr>
            <w:tcW w:w="2165" w:type="dxa"/>
            <w:tcMar>
              <w:top w:w="140" w:type="dxa"/>
              <w:left w:w="140" w:type="dxa"/>
              <w:bottom w:w="140" w:type="dxa"/>
              <w:right w:w="140" w:type="dxa"/>
            </w:tcMar>
            <w:vAlign w:val="center"/>
          </w:tcPr>
          <w:p w14:paraId="73AE769C" w14:textId="77777777" w:rsidR="004E3F4B" w:rsidRDefault="004E3F4B">
            <w:pPr>
              <w:spacing w:line="240" w:lineRule="auto"/>
            </w:pPr>
          </w:p>
        </w:tc>
        <w:tc>
          <w:tcPr>
            <w:tcW w:w="2490" w:type="dxa"/>
            <w:tcMar>
              <w:top w:w="140" w:type="dxa"/>
              <w:left w:w="140" w:type="dxa"/>
              <w:bottom w:w="140" w:type="dxa"/>
              <w:right w:w="140" w:type="dxa"/>
            </w:tcMar>
            <w:vAlign w:val="center"/>
          </w:tcPr>
          <w:p w14:paraId="07094360" w14:textId="77777777" w:rsidR="004E3F4B" w:rsidRDefault="00B022BB">
            <w:pPr>
              <w:spacing w:line="240" w:lineRule="auto"/>
            </w:pPr>
            <w:r>
              <w:t>x</w:t>
            </w:r>
          </w:p>
        </w:tc>
        <w:tc>
          <w:tcPr>
            <w:tcW w:w="2490" w:type="dxa"/>
            <w:tcMar>
              <w:top w:w="140" w:type="dxa"/>
              <w:left w:w="140" w:type="dxa"/>
              <w:bottom w:w="140" w:type="dxa"/>
              <w:right w:w="140" w:type="dxa"/>
            </w:tcMar>
            <w:vAlign w:val="center"/>
          </w:tcPr>
          <w:p w14:paraId="096A615E" w14:textId="77777777" w:rsidR="004E3F4B" w:rsidRDefault="00B022BB">
            <w:pPr>
              <w:spacing w:line="240" w:lineRule="auto"/>
            </w:pPr>
            <w:r>
              <w:t>x</w:t>
            </w:r>
          </w:p>
        </w:tc>
      </w:tr>
      <w:tr w:rsidR="004E3F4B" w14:paraId="2ADD9D32" w14:textId="77777777">
        <w:trPr>
          <w:cantSplit/>
        </w:trPr>
        <w:tc>
          <w:tcPr>
            <w:tcW w:w="2379" w:type="dxa"/>
            <w:shd w:val="clear" w:color="auto" w:fill="CCE7AB"/>
            <w:tcMar>
              <w:top w:w="140" w:type="dxa"/>
              <w:left w:w="140" w:type="dxa"/>
              <w:bottom w:w="140" w:type="dxa"/>
              <w:right w:w="140" w:type="dxa"/>
            </w:tcMar>
            <w:vAlign w:val="center"/>
          </w:tcPr>
          <w:p w14:paraId="3943AC08" w14:textId="77777777" w:rsidR="004E3F4B" w:rsidRDefault="00B022BB">
            <w:pPr>
              <w:spacing w:line="240" w:lineRule="auto"/>
            </w:pPr>
            <w:r>
              <w:t>S9 – Target30</w:t>
            </w:r>
          </w:p>
        </w:tc>
        <w:tc>
          <w:tcPr>
            <w:tcW w:w="2165" w:type="dxa"/>
            <w:tcMar>
              <w:top w:w="140" w:type="dxa"/>
              <w:left w:w="140" w:type="dxa"/>
              <w:bottom w:w="140" w:type="dxa"/>
              <w:right w:w="140" w:type="dxa"/>
            </w:tcMar>
            <w:vAlign w:val="center"/>
          </w:tcPr>
          <w:p w14:paraId="742B8DEA" w14:textId="77777777" w:rsidR="004E3F4B" w:rsidRDefault="004E3F4B">
            <w:pPr>
              <w:spacing w:line="240" w:lineRule="auto"/>
            </w:pPr>
          </w:p>
        </w:tc>
        <w:tc>
          <w:tcPr>
            <w:tcW w:w="2490" w:type="dxa"/>
            <w:tcMar>
              <w:top w:w="140" w:type="dxa"/>
              <w:left w:w="140" w:type="dxa"/>
              <w:bottom w:w="140" w:type="dxa"/>
              <w:right w:w="140" w:type="dxa"/>
            </w:tcMar>
            <w:vAlign w:val="center"/>
          </w:tcPr>
          <w:p w14:paraId="45F03023" w14:textId="77777777" w:rsidR="004E3F4B" w:rsidRDefault="00B022BB">
            <w:pPr>
              <w:spacing w:line="240" w:lineRule="auto"/>
            </w:pPr>
            <w:r>
              <w:t>x</w:t>
            </w:r>
          </w:p>
        </w:tc>
        <w:tc>
          <w:tcPr>
            <w:tcW w:w="2490" w:type="dxa"/>
            <w:tcMar>
              <w:top w:w="140" w:type="dxa"/>
              <w:left w:w="140" w:type="dxa"/>
              <w:bottom w:w="140" w:type="dxa"/>
              <w:right w:w="140" w:type="dxa"/>
            </w:tcMar>
            <w:vAlign w:val="center"/>
          </w:tcPr>
          <w:p w14:paraId="2A73785F" w14:textId="77777777" w:rsidR="004E3F4B" w:rsidRDefault="00B022BB">
            <w:pPr>
              <w:spacing w:line="240" w:lineRule="auto"/>
            </w:pPr>
            <w:r>
              <w:t>x</w:t>
            </w:r>
          </w:p>
        </w:tc>
      </w:tr>
    </w:tbl>
    <w:p w14:paraId="12E441FC" w14:textId="77777777" w:rsidR="004E3F4B" w:rsidRDefault="004E3F4B"/>
    <w:p w14:paraId="59C42A93" w14:textId="77777777" w:rsidR="004E3F4B" w:rsidRDefault="004E3F4B"/>
    <w:p w14:paraId="55A234EC" w14:textId="77777777" w:rsidR="004E3F4B" w:rsidRDefault="00B022BB">
      <w:pPr>
        <w:pStyle w:val="Heading4"/>
        <w:rPr>
          <w:b/>
          <w:bCs/>
        </w:rPr>
      </w:pPr>
      <w:bookmarkStart w:id="4" w:name="_tkazvnwej3bb" w:colFirst="0" w:colLast="0"/>
      <w:bookmarkEnd w:id="4"/>
      <w:r>
        <w:br w:type="page"/>
      </w:r>
    </w:p>
    <w:p w14:paraId="4AD534AD" w14:textId="2D6C8524" w:rsidR="004E3F4B" w:rsidRDefault="00B022BB">
      <w:pPr>
        <w:pStyle w:val="Heading4"/>
      </w:pPr>
      <w:bookmarkStart w:id="5" w:name="_moqp08q7zi8c" w:colFirst="0" w:colLast="0"/>
      <w:bookmarkEnd w:id="5"/>
      <w:r>
        <w:rPr>
          <w:b/>
          <w:bCs/>
        </w:rPr>
        <w:lastRenderedPageBreak/>
        <w:t xml:space="preserve">Sup. Table 2 | Biophysical parameters used in the Urban Cooling Model (UCM). </w:t>
      </w:r>
      <w:r>
        <w:t xml:space="preserve">Parameters were compiled based on a UCM calibration study </w:t>
      </w:r>
      <w:r>
        <w:fldChar w:fldCharType="begin"/>
      </w:r>
      <w:r w:rsidR="00F03FE9">
        <w:instrText xml:space="preserve"> ADDIN ZOTERO_ITEM CSL_CITATION {"citationID":"8QOTsdoP","properties":{"formattedCitation":"\\super 4\\nosupersub{}","plainCitation":"4","noteIndex":0},"citationItems":[{"id":1981,"uris":["http://zotero.org/users/4978580/items/HXU5HMYD"],"itemData":{"id":1981,"type":"article-journal","abstract":"Understanding the cooling service provided by vegetation in cities is important to inform urban policy and planning. However, the performance of decision-support tools estimating heat mitigation for urban greening strategies has not been evaluated systematically. Here, we further develop a calibration algorithm and evaluate the performance of the urban cooling model developed within the open-source InVEST (Integrated Valuation of Ecosystem Services and Tradeoffs) software. The urban cooling model estimates air temperature reduction due to vegetation based on four predictors, shade, evapotranspiration, albedo, and building density, and was designed for data-rich and data-scarce situations. We apply the calibration algorithm and evaluate the model in two case studies (Paris, France, and Minneapolis–St Paul, USA) by examining the spatial correlation between InVEST predictions and reference temperature data at a 1 km horizontal resolution. In both case studies, model performance was high for nighttime air temperatures, which are an important indicator of human wellbeing. After calibration, we found medium performance for surface temperatures during daytime but low performance for daytime air temperatures in both case studies, which may be due to model and data limitations. We illustrate the model adequacy for urban planning by testing its ability to simulate a green infrastructure scenario in the Paris case study. The predicted air temperature change compared well to that of an alternative physics-based model (r2=0.55 and r2=0.85 for daytime and nighttime air temperatures, respectively). Finally, we discuss opportunities and challenges for the use of such parsimonious decision-support tools, highlighting their importance to mainstream ecosystem services information for urban planning.","container-title":"Geoscientific Model Development","DOI":"10.5194/gmd-17-4755-2024","ISSN":"1991-959X","issue":"12","language":"English","page":"4755-4771","publisher":"Copernicus GmbH","source":"Copernicus Online Journals","title":"Calibrating and validating the Integrated Valuation of Ecosystem Services and Tradeoffs (InVEST) urban cooling model: case studies in France and the United States","title-short":"Calibrating and validating the Integrated Valuation of Ecosystem Services and Tradeoffs (InVEST) urban cooling model","volume":"17","author":[{"family":"Hamel","given":"Perrine"},{"family":"Bosch","given":"Martí"},{"family":"Tardieu","given":"Léa"},{"family":"Lemonsu","given":"Aude"},{"family":"Munck","given":"Cécile","non-dropping-particle":"de"},{"family":"Nootenboom","given":"Chris"},{"family":"Viguié","given":"Vincent"},{"family":"Lonsdorf","given":"Eric"},{"family":"Douglass","given":"James A."},{"family":"Sharp","given":"Richard P."}],"issued":{"date-parts":[["2024",6,18]]}}}],"schema":"https://github.com/citation-style-language/schema/raw/master/csl-citation.json"} </w:instrText>
      </w:r>
      <w:r>
        <w:fldChar w:fldCharType="separate"/>
      </w:r>
      <w:r w:rsidR="00F03FE9" w:rsidRPr="00F03FE9">
        <w:rPr>
          <w:szCs w:val="24"/>
          <w:vertAlign w:val="superscript"/>
          <w:lang w:val="en-US"/>
        </w:rPr>
        <w:t>4</w:t>
      </w:r>
      <w:r>
        <w:fldChar w:fldCharType="end"/>
      </w:r>
      <w:r>
        <w:t>, FAO crop coefficient values (</w:t>
      </w:r>
      <w:hyperlink r:id="rId6" w:anchor="crop%20coefficients">
        <w:r>
          <w:rPr>
            <w:color w:val="1155CC"/>
            <w:u w:val="single"/>
          </w:rPr>
          <w:t>https://www.fao.org/4/x0490e/x0490e0b.htm#crop%20coefficients</w:t>
        </w:r>
      </w:hyperlink>
      <w:r>
        <w:t xml:space="preserve">), and ECOTRESS Albedo data </w:t>
      </w:r>
      <w:r>
        <w:fldChar w:fldCharType="begin"/>
      </w:r>
      <w:r w:rsidR="00F03FE9">
        <w:instrText xml:space="preserve"> ADDIN ZOTERO_ITEM CSL_CITATION {"citationID":"3PqtjK7b","properties":{"unsorted":false,"formattedCitation":"\\super 5\\nosupersub{}","plainCitation":"5","noteIndex":0},"citationItems":[{"id":24426,"uris":["http://zotero.org/users/4978580/items/45BPARZ9"],"itemData":{"id":24426,"type":"dataset","DOI":"https://doi.org/10.5067/ECOSTRESS/ECO_L2T_STARS.002","source":"Google Scholar","title":"ECOSTRESS Tiled Ancillary NDVI and Albedo L2 Global 70 m v002","URL":"https://www.earthdata.nasa.gov/data/catalog/lpcloud-eco-l2t-stars-002","author":[{"family":"Hook","given":"Simon"},{"family":"Halverson","given":"Gregory"},{"family":"Johnson","given":"Margaret"},{"family":"Cawse-Nicholson","given":"Kerry"}],"accessed":{"date-parts":[["2025",11,7]]},"issued":{"date-parts":[["2023"]]}}}],"schema":"https://github.com/citation-style-language/schema/raw/master/csl-citation.json"} </w:instrText>
      </w:r>
      <w:r>
        <w:fldChar w:fldCharType="separate"/>
      </w:r>
      <w:r w:rsidR="00F03FE9" w:rsidRPr="00F03FE9">
        <w:rPr>
          <w:szCs w:val="24"/>
          <w:vertAlign w:val="superscript"/>
          <w:lang w:val="en-US"/>
        </w:rPr>
        <w:t>5</w:t>
      </w:r>
      <w:r>
        <w:fldChar w:fldCharType="end"/>
      </w:r>
      <w:r>
        <w:t xml:space="preserve">. </w:t>
      </w:r>
    </w:p>
    <w:tbl>
      <w:tblPr>
        <w:tblStyle w:val="a2"/>
        <w:tblW w:w="9936" w:type="dxa"/>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600" w:firstRow="0" w:lastRow="0" w:firstColumn="0" w:lastColumn="0" w:noHBand="1" w:noVBand="1"/>
      </w:tblPr>
      <w:tblGrid>
        <w:gridCol w:w="1021"/>
        <w:gridCol w:w="2445"/>
        <w:gridCol w:w="1294"/>
        <w:gridCol w:w="1294"/>
        <w:gridCol w:w="1294"/>
        <w:gridCol w:w="1294"/>
        <w:gridCol w:w="1294"/>
      </w:tblGrid>
      <w:tr w:rsidR="004E3F4B" w14:paraId="1200DA26"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70529CBF" w14:textId="77777777" w:rsidR="004E3F4B" w:rsidRDefault="00B022BB">
            <w:pPr>
              <w:spacing w:line="240" w:lineRule="auto"/>
              <w:rPr>
                <w:b/>
                <w:bCs/>
              </w:rPr>
            </w:pPr>
            <w:r>
              <w:rPr>
                <w:b/>
                <w:bCs/>
              </w:rPr>
              <w:t>Land-use code</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C544BAA" w14:textId="77777777" w:rsidR="004E3F4B" w:rsidRDefault="00B022BB">
            <w:pPr>
              <w:spacing w:line="240" w:lineRule="auto"/>
              <w:rPr>
                <w:b/>
                <w:bCs/>
              </w:rPr>
            </w:pPr>
            <w:r>
              <w:rPr>
                <w:b/>
                <w:bCs/>
              </w:rPr>
              <w:t>Description</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8E79166" w14:textId="77777777" w:rsidR="004E3F4B" w:rsidRDefault="00B022BB">
            <w:pPr>
              <w:spacing w:line="240" w:lineRule="auto"/>
              <w:rPr>
                <w:b/>
                <w:bCs/>
              </w:rPr>
            </w:pPr>
            <w:r>
              <w:rPr>
                <w:b/>
                <w:bCs/>
              </w:rPr>
              <w:t>Shade</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6C1CB53" w14:textId="77777777" w:rsidR="004E3F4B" w:rsidRDefault="00B022BB">
            <w:pPr>
              <w:spacing w:line="240" w:lineRule="auto"/>
              <w:rPr>
                <w:b/>
                <w:bCs/>
              </w:rPr>
            </w:pPr>
            <w:r>
              <w:rPr>
                <w:b/>
                <w:bCs/>
              </w:rPr>
              <w:t>Kc (Crop coefficient)</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73A1FDC0" w14:textId="77777777" w:rsidR="004E3F4B" w:rsidRDefault="00B022BB">
            <w:pPr>
              <w:spacing w:line="240" w:lineRule="auto"/>
              <w:rPr>
                <w:b/>
                <w:bCs/>
              </w:rPr>
            </w:pPr>
            <w:r>
              <w:rPr>
                <w:b/>
                <w:bCs/>
              </w:rPr>
              <w:t>Albedo</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8909D59" w14:textId="77777777" w:rsidR="004E3F4B" w:rsidRDefault="00B022BB">
            <w:pPr>
              <w:spacing w:line="240" w:lineRule="auto"/>
              <w:rPr>
                <w:b/>
                <w:bCs/>
              </w:rPr>
            </w:pPr>
            <w:r>
              <w:rPr>
                <w:b/>
                <w:bCs/>
              </w:rPr>
              <w:t>Green area</w:t>
            </w:r>
          </w:p>
        </w:tc>
        <w:tc>
          <w:tcPr>
            <w:tcW w:w="1294" w:type="dxa"/>
            <w:tcBorders>
              <w:top w:val="single" w:sz="4" w:space="0" w:color="666666"/>
              <w:left w:val="single" w:sz="4" w:space="0" w:color="666666"/>
              <w:bottom w:val="single" w:sz="4" w:space="0" w:color="666666"/>
              <w:right w:val="single" w:sz="4" w:space="0" w:color="666666"/>
            </w:tcBorders>
            <w:tcMar>
              <w:top w:w="40" w:type="dxa"/>
              <w:left w:w="0" w:type="dxa"/>
              <w:bottom w:w="40" w:type="dxa"/>
              <w:right w:w="0" w:type="dxa"/>
            </w:tcMar>
            <w:vAlign w:val="bottom"/>
          </w:tcPr>
          <w:p w14:paraId="4EF116B4" w14:textId="77777777" w:rsidR="004E3F4B" w:rsidRDefault="00B022BB">
            <w:pPr>
              <w:spacing w:line="240" w:lineRule="auto"/>
              <w:rPr>
                <w:b/>
                <w:bCs/>
              </w:rPr>
            </w:pPr>
            <w:r>
              <w:rPr>
                <w:b/>
                <w:bCs/>
              </w:rPr>
              <w:t>Building intensity</w:t>
            </w:r>
          </w:p>
        </w:tc>
      </w:tr>
      <w:tr w:rsidR="004E3F4B" w14:paraId="26C9F479"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5BDA6B7" w14:textId="77777777" w:rsidR="004E3F4B" w:rsidRDefault="00B022BB">
            <w:pPr>
              <w:spacing w:line="240" w:lineRule="auto"/>
            </w:pPr>
            <w:r>
              <w:t>1</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7B19C31" w14:textId="77777777" w:rsidR="004E3F4B" w:rsidRDefault="00B022BB">
            <w:pPr>
              <w:spacing w:line="240" w:lineRule="auto"/>
            </w:pPr>
            <w:r>
              <w:t>Deciduous woodland</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3C1B1E2"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8D1F9C8" w14:textId="77777777" w:rsidR="004E3F4B" w:rsidRDefault="00B022BB">
            <w:pPr>
              <w:spacing w:line="240" w:lineRule="auto"/>
            </w:pPr>
            <w:r>
              <w:t>0.7</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7A68167D" w14:textId="77777777" w:rsidR="004E3F4B" w:rsidRDefault="00B022BB">
            <w:pPr>
              <w:spacing w:line="240" w:lineRule="auto"/>
            </w:pPr>
            <w:r>
              <w:t>0.12</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633B964" w14:textId="77777777" w:rsidR="004E3F4B" w:rsidRDefault="00B022BB">
            <w:pPr>
              <w:spacing w:line="240" w:lineRule="auto"/>
            </w:pPr>
            <w:r>
              <w:t>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95BEE19" w14:textId="77777777" w:rsidR="004E3F4B" w:rsidRDefault="00B022BB">
            <w:pPr>
              <w:spacing w:line="240" w:lineRule="auto"/>
            </w:pPr>
            <w:r>
              <w:t>0</w:t>
            </w:r>
          </w:p>
        </w:tc>
      </w:tr>
      <w:tr w:rsidR="004E3F4B" w14:paraId="7BA86836"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CB4930F" w14:textId="77777777" w:rsidR="004E3F4B" w:rsidRDefault="00B022BB">
            <w:pPr>
              <w:spacing w:line="240" w:lineRule="auto"/>
            </w:pPr>
            <w:r>
              <w:t>2</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67A7CC5" w14:textId="77777777" w:rsidR="004E3F4B" w:rsidRDefault="00B022BB">
            <w:pPr>
              <w:spacing w:line="240" w:lineRule="auto"/>
            </w:pPr>
            <w:r>
              <w:t>Coniferous woodland</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4114EA2"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702781D" w14:textId="77777777" w:rsidR="004E3F4B" w:rsidRDefault="00B022BB">
            <w:pPr>
              <w:spacing w:line="240" w:lineRule="auto"/>
            </w:pPr>
            <w:r>
              <w:t>0.7</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4C6D383" w14:textId="77777777" w:rsidR="004E3F4B" w:rsidRDefault="00B022BB">
            <w:pPr>
              <w:spacing w:line="240" w:lineRule="auto"/>
            </w:pPr>
            <w:r>
              <w:t>0.1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AAD46C5" w14:textId="77777777" w:rsidR="004E3F4B" w:rsidRDefault="00B022BB">
            <w:pPr>
              <w:spacing w:line="240" w:lineRule="auto"/>
            </w:pPr>
            <w:r>
              <w:t>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480C8E9" w14:textId="77777777" w:rsidR="004E3F4B" w:rsidRDefault="00B022BB">
            <w:pPr>
              <w:spacing w:line="240" w:lineRule="auto"/>
            </w:pPr>
            <w:r>
              <w:t>0</w:t>
            </w:r>
          </w:p>
        </w:tc>
      </w:tr>
      <w:tr w:rsidR="004E3F4B" w14:paraId="18013417"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6B2CA18" w14:textId="77777777" w:rsidR="004E3F4B" w:rsidRDefault="00B022BB">
            <w:pPr>
              <w:spacing w:line="240" w:lineRule="auto"/>
            </w:pPr>
            <w:r>
              <w:t>3</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3FFB28B" w14:textId="77777777" w:rsidR="004E3F4B" w:rsidRDefault="00B022BB">
            <w:pPr>
              <w:spacing w:line="240" w:lineRule="auto"/>
            </w:pPr>
            <w:r>
              <w:t>Arable</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3713E56"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A7139CA" w14:textId="77777777" w:rsidR="004E3F4B" w:rsidRDefault="00B022BB">
            <w:pPr>
              <w:spacing w:line="240" w:lineRule="auto"/>
            </w:pPr>
            <w:r>
              <w:t>0.3</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4C2DE57" w14:textId="77777777" w:rsidR="004E3F4B" w:rsidRDefault="00B022BB">
            <w:pPr>
              <w:spacing w:line="240" w:lineRule="auto"/>
            </w:pPr>
            <w:r>
              <w:t>0.12</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2D86EEB"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42419DF" w14:textId="77777777" w:rsidR="004E3F4B" w:rsidRDefault="00B022BB">
            <w:pPr>
              <w:spacing w:line="240" w:lineRule="auto"/>
            </w:pPr>
            <w:r>
              <w:t>0</w:t>
            </w:r>
          </w:p>
        </w:tc>
      </w:tr>
      <w:tr w:rsidR="004E3F4B" w14:paraId="4CBA83E0"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138130D" w14:textId="77777777" w:rsidR="004E3F4B" w:rsidRDefault="00B022BB">
            <w:pPr>
              <w:spacing w:line="240" w:lineRule="auto"/>
            </w:pPr>
            <w:r>
              <w:t>4</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F3F9224" w14:textId="77777777" w:rsidR="004E3F4B" w:rsidRDefault="00B022BB">
            <w:pPr>
              <w:spacing w:line="240" w:lineRule="auto"/>
            </w:pPr>
            <w:r>
              <w:t>Improved Grassland</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4D666AB"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02D692A" w14:textId="77777777" w:rsidR="004E3F4B" w:rsidRDefault="00B022BB">
            <w:pPr>
              <w:spacing w:line="240" w:lineRule="auto"/>
            </w:pPr>
            <w:r>
              <w:t>0.8</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79284F30" w14:textId="77777777" w:rsidR="004E3F4B" w:rsidRDefault="00B022BB">
            <w:pPr>
              <w:spacing w:line="240" w:lineRule="auto"/>
            </w:pPr>
            <w:r>
              <w:t>0.13</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A72E9F6" w14:textId="77777777" w:rsidR="004E3F4B" w:rsidRDefault="00B022BB">
            <w:pPr>
              <w:spacing w:line="240" w:lineRule="auto"/>
            </w:pPr>
            <w:r>
              <w:t>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5865011" w14:textId="77777777" w:rsidR="004E3F4B" w:rsidRDefault="00B022BB">
            <w:pPr>
              <w:spacing w:line="240" w:lineRule="auto"/>
            </w:pPr>
            <w:r>
              <w:t>0</w:t>
            </w:r>
          </w:p>
        </w:tc>
      </w:tr>
      <w:tr w:rsidR="004E3F4B" w14:paraId="21686D8A"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A621134" w14:textId="77777777" w:rsidR="004E3F4B" w:rsidRDefault="00B022BB">
            <w:pPr>
              <w:spacing w:line="240" w:lineRule="auto"/>
            </w:pPr>
            <w:r>
              <w:t>5</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F3AAFCA" w14:textId="77777777" w:rsidR="004E3F4B" w:rsidRDefault="00B022BB">
            <w:pPr>
              <w:spacing w:line="240" w:lineRule="auto"/>
            </w:pPr>
            <w:r>
              <w:t>Neutral Grassland</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9769F30"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6C5E73B" w14:textId="77777777" w:rsidR="004E3F4B" w:rsidRDefault="00B022BB">
            <w:pPr>
              <w:spacing w:line="240" w:lineRule="auto"/>
            </w:pPr>
            <w:r>
              <w:t>0.7</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1448066" w14:textId="77777777" w:rsidR="004E3F4B" w:rsidRDefault="00B022BB">
            <w:pPr>
              <w:spacing w:line="240" w:lineRule="auto"/>
            </w:pPr>
            <w:r>
              <w:t>0.13</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BFEAB37" w14:textId="77777777" w:rsidR="004E3F4B" w:rsidRDefault="00B022BB">
            <w:pPr>
              <w:spacing w:line="240" w:lineRule="auto"/>
            </w:pPr>
            <w:r>
              <w:t>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3FB0E83" w14:textId="77777777" w:rsidR="004E3F4B" w:rsidRDefault="00B022BB">
            <w:pPr>
              <w:spacing w:line="240" w:lineRule="auto"/>
            </w:pPr>
            <w:r>
              <w:t>0</w:t>
            </w:r>
          </w:p>
        </w:tc>
      </w:tr>
      <w:tr w:rsidR="004E3F4B" w14:paraId="76EF1171"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E3F1895" w14:textId="77777777" w:rsidR="004E3F4B" w:rsidRDefault="00B022BB">
            <w:pPr>
              <w:spacing w:line="240" w:lineRule="auto"/>
            </w:pPr>
            <w:r>
              <w:t>6</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59ED09E" w14:textId="77777777" w:rsidR="004E3F4B" w:rsidRDefault="00B022BB">
            <w:pPr>
              <w:spacing w:line="240" w:lineRule="auto"/>
            </w:pPr>
            <w:r>
              <w:t>Calcareous Grassland</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8B5F1A1"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70351C1" w14:textId="77777777" w:rsidR="004E3F4B" w:rsidRDefault="00B022BB">
            <w:pPr>
              <w:spacing w:line="240" w:lineRule="auto"/>
            </w:pPr>
            <w:r>
              <w:t>0.7</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5642FA7" w14:textId="77777777" w:rsidR="004E3F4B" w:rsidRDefault="00B022BB">
            <w:pPr>
              <w:spacing w:line="240" w:lineRule="auto"/>
            </w:pPr>
            <w:r>
              <w:t>0.12</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F851201" w14:textId="77777777" w:rsidR="004E3F4B" w:rsidRDefault="00B022BB">
            <w:pPr>
              <w:spacing w:line="240" w:lineRule="auto"/>
            </w:pPr>
            <w:r>
              <w:t>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F107F43" w14:textId="77777777" w:rsidR="004E3F4B" w:rsidRDefault="00B022BB">
            <w:pPr>
              <w:spacing w:line="240" w:lineRule="auto"/>
            </w:pPr>
            <w:r>
              <w:t>0</w:t>
            </w:r>
          </w:p>
        </w:tc>
      </w:tr>
      <w:tr w:rsidR="004E3F4B" w14:paraId="7E36D2CF"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C7D0FAA" w14:textId="77777777" w:rsidR="004E3F4B" w:rsidRDefault="00B022BB">
            <w:pPr>
              <w:spacing w:line="240" w:lineRule="auto"/>
            </w:pPr>
            <w:r>
              <w:t>7</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74CED115" w14:textId="77777777" w:rsidR="004E3F4B" w:rsidRDefault="00B022BB">
            <w:pPr>
              <w:spacing w:line="240" w:lineRule="auto"/>
            </w:pPr>
            <w:r>
              <w:t>Acid grassland</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D381B26"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C7658B2" w14:textId="77777777" w:rsidR="004E3F4B" w:rsidRDefault="00B022BB">
            <w:pPr>
              <w:spacing w:line="240" w:lineRule="auto"/>
            </w:pPr>
            <w:r>
              <w:t>0.7</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33580FA" w14:textId="77777777" w:rsidR="004E3F4B" w:rsidRDefault="00B022BB">
            <w:pPr>
              <w:spacing w:line="240" w:lineRule="auto"/>
            </w:pPr>
            <w:r>
              <w:t>0.12</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6A1C844"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78CC38D" w14:textId="77777777" w:rsidR="004E3F4B" w:rsidRDefault="00B022BB">
            <w:pPr>
              <w:spacing w:line="240" w:lineRule="auto"/>
            </w:pPr>
            <w:r>
              <w:t>0</w:t>
            </w:r>
          </w:p>
        </w:tc>
      </w:tr>
      <w:tr w:rsidR="004E3F4B" w14:paraId="7AF35A76"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8424032" w14:textId="77777777" w:rsidR="004E3F4B" w:rsidRDefault="00B022BB">
            <w:pPr>
              <w:spacing w:line="240" w:lineRule="auto"/>
            </w:pPr>
            <w:r>
              <w:t>8</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0A56E58" w14:textId="77777777" w:rsidR="004E3F4B" w:rsidRDefault="00B022BB">
            <w:pPr>
              <w:spacing w:line="240" w:lineRule="auto"/>
            </w:pPr>
            <w:r>
              <w:t>Fen, Marsh, and Swamp</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586F7F1"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5E2A773" w14:textId="77777777" w:rsidR="004E3F4B" w:rsidRDefault="00B022BB">
            <w:pPr>
              <w:spacing w:line="240" w:lineRule="auto"/>
            </w:pPr>
            <w:r>
              <w:t>0.9</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33ECAE2" w14:textId="77777777" w:rsidR="004E3F4B" w:rsidRDefault="00B022BB">
            <w:pPr>
              <w:spacing w:line="240" w:lineRule="auto"/>
            </w:pPr>
            <w:r>
              <w:t>0.12</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AFA0D5A" w14:textId="77777777" w:rsidR="004E3F4B" w:rsidRDefault="00B022BB">
            <w:pPr>
              <w:spacing w:line="240" w:lineRule="auto"/>
            </w:pPr>
            <w:r>
              <w:t>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5DF19F4" w14:textId="77777777" w:rsidR="004E3F4B" w:rsidRDefault="00B022BB">
            <w:pPr>
              <w:spacing w:line="240" w:lineRule="auto"/>
            </w:pPr>
            <w:r>
              <w:t>0</w:t>
            </w:r>
          </w:p>
        </w:tc>
      </w:tr>
      <w:tr w:rsidR="004E3F4B" w14:paraId="6B8998DA"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4E2633E" w14:textId="77777777" w:rsidR="004E3F4B" w:rsidRDefault="00B022BB">
            <w:pPr>
              <w:spacing w:line="240" w:lineRule="auto"/>
            </w:pPr>
            <w:r>
              <w:t>9</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C061D76" w14:textId="77777777" w:rsidR="004E3F4B" w:rsidRDefault="00B022BB">
            <w:pPr>
              <w:spacing w:line="240" w:lineRule="auto"/>
            </w:pPr>
            <w:r>
              <w:t>Heather</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71A50CD5"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3EA46D4" w14:textId="77777777" w:rsidR="004E3F4B" w:rsidRDefault="00B022BB">
            <w:pPr>
              <w:spacing w:line="240" w:lineRule="auto"/>
            </w:pPr>
            <w:r>
              <w:t>0.8</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DAC322C" w14:textId="77777777" w:rsidR="004E3F4B" w:rsidRDefault="00B022BB">
            <w:pPr>
              <w:spacing w:line="240" w:lineRule="auto"/>
            </w:pPr>
            <w:r>
              <w:t>0.1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20D7ED4" w14:textId="77777777" w:rsidR="004E3F4B" w:rsidRDefault="00B022BB">
            <w:pPr>
              <w:spacing w:line="240" w:lineRule="auto"/>
            </w:pPr>
            <w:r>
              <w:t>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AC75160" w14:textId="77777777" w:rsidR="004E3F4B" w:rsidRDefault="00B022BB">
            <w:pPr>
              <w:spacing w:line="240" w:lineRule="auto"/>
            </w:pPr>
            <w:r>
              <w:t>0</w:t>
            </w:r>
          </w:p>
        </w:tc>
      </w:tr>
      <w:tr w:rsidR="004E3F4B" w14:paraId="71DEB028"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8B9E041" w14:textId="77777777" w:rsidR="004E3F4B" w:rsidRDefault="00B022BB">
            <w:pPr>
              <w:spacing w:line="240" w:lineRule="auto"/>
            </w:pPr>
            <w:r>
              <w:t>10</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DDCD73C" w14:textId="77777777" w:rsidR="004E3F4B" w:rsidRDefault="00B022BB">
            <w:pPr>
              <w:spacing w:line="240" w:lineRule="auto"/>
            </w:pPr>
            <w:r>
              <w:t>Heather grassland</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C39E66D"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4499DF8" w14:textId="77777777" w:rsidR="004E3F4B" w:rsidRDefault="00B022BB">
            <w:pPr>
              <w:spacing w:line="240" w:lineRule="auto"/>
            </w:pPr>
            <w:r>
              <w:t>0.8</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73DF9AD" w14:textId="77777777" w:rsidR="004E3F4B" w:rsidRDefault="00B022BB">
            <w:pPr>
              <w:spacing w:line="240" w:lineRule="auto"/>
            </w:pPr>
            <w:r>
              <w:t>0.13</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FA03FBB" w14:textId="77777777" w:rsidR="004E3F4B" w:rsidRDefault="00B022BB">
            <w:pPr>
              <w:spacing w:line="240" w:lineRule="auto"/>
            </w:pPr>
            <w:r>
              <w:t>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1B9D9A1" w14:textId="77777777" w:rsidR="004E3F4B" w:rsidRDefault="00B022BB">
            <w:pPr>
              <w:spacing w:line="240" w:lineRule="auto"/>
            </w:pPr>
            <w:r>
              <w:t>0</w:t>
            </w:r>
          </w:p>
        </w:tc>
      </w:tr>
      <w:tr w:rsidR="004E3F4B" w14:paraId="3358B349"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718D0FE" w14:textId="77777777" w:rsidR="004E3F4B" w:rsidRDefault="00B022BB">
            <w:pPr>
              <w:spacing w:line="240" w:lineRule="auto"/>
            </w:pPr>
            <w:r>
              <w:t>11</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E16474F" w14:textId="77777777" w:rsidR="004E3F4B" w:rsidRDefault="00B022BB">
            <w:pPr>
              <w:spacing w:line="240" w:lineRule="auto"/>
            </w:pPr>
            <w:r>
              <w:t>Bog</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7BA93E5"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BC864C5" w14:textId="77777777" w:rsidR="004E3F4B" w:rsidRDefault="00B022BB">
            <w:pPr>
              <w:spacing w:line="240" w:lineRule="auto"/>
            </w:pPr>
            <w:r>
              <w:t>0.8</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1CEDCB2" w14:textId="77777777" w:rsidR="004E3F4B" w:rsidRDefault="00B022BB">
            <w:pPr>
              <w:spacing w:line="240" w:lineRule="auto"/>
            </w:pPr>
            <w:r>
              <w:t>0.12</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77F54731" w14:textId="77777777" w:rsidR="004E3F4B" w:rsidRDefault="00B022BB">
            <w:pPr>
              <w:spacing w:line="240" w:lineRule="auto"/>
            </w:pPr>
            <w:r>
              <w:t>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7B91B4A" w14:textId="77777777" w:rsidR="004E3F4B" w:rsidRDefault="00B022BB">
            <w:pPr>
              <w:spacing w:line="240" w:lineRule="auto"/>
            </w:pPr>
            <w:r>
              <w:t>0</w:t>
            </w:r>
          </w:p>
        </w:tc>
      </w:tr>
      <w:tr w:rsidR="004E3F4B" w14:paraId="2519B03E"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CE2C358" w14:textId="77777777" w:rsidR="004E3F4B" w:rsidRDefault="00B022BB">
            <w:pPr>
              <w:spacing w:line="240" w:lineRule="auto"/>
            </w:pPr>
            <w:r>
              <w:t>12</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26D0047" w14:textId="77777777" w:rsidR="004E3F4B" w:rsidRDefault="00B022BB">
            <w:pPr>
              <w:spacing w:line="240" w:lineRule="auto"/>
            </w:pPr>
            <w:r>
              <w:t>Inland Rock</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AB080A1"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0437C5A" w14:textId="77777777" w:rsidR="004E3F4B" w:rsidRDefault="00B022BB">
            <w:pPr>
              <w:spacing w:line="240" w:lineRule="auto"/>
            </w:pPr>
            <w:r>
              <w:t>0.8</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80656B2" w14:textId="77777777" w:rsidR="004E3F4B" w:rsidRDefault="00B022BB">
            <w:pPr>
              <w:spacing w:line="240" w:lineRule="auto"/>
            </w:pPr>
            <w:r>
              <w:t>0.1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638C7E1"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B58B4B7" w14:textId="77777777" w:rsidR="004E3F4B" w:rsidRDefault="00B022BB">
            <w:pPr>
              <w:spacing w:line="240" w:lineRule="auto"/>
            </w:pPr>
            <w:r>
              <w:t>0</w:t>
            </w:r>
          </w:p>
        </w:tc>
      </w:tr>
      <w:tr w:rsidR="004E3F4B" w14:paraId="025A45DD"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58AF33E" w14:textId="77777777" w:rsidR="004E3F4B" w:rsidRDefault="00B022BB">
            <w:pPr>
              <w:spacing w:line="240" w:lineRule="auto"/>
            </w:pPr>
            <w:r>
              <w:t>13</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EA27E9F" w14:textId="77777777" w:rsidR="004E3F4B" w:rsidRDefault="00B022BB">
            <w:pPr>
              <w:spacing w:line="240" w:lineRule="auto"/>
            </w:pPr>
            <w:r>
              <w:t>Saltwater</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AE05F38"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CB1CFCB"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7C7D8086" w14:textId="77777777" w:rsidR="004E3F4B" w:rsidRDefault="00B022BB">
            <w:pPr>
              <w:spacing w:line="240" w:lineRule="auto"/>
            </w:pPr>
            <w:r>
              <w:t>0.08</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75B89687"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573B101" w14:textId="77777777" w:rsidR="004E3F4B" w:rsidRDefault="00B022BB">
            <w:pPr>
              <w:spacing w:line="240" w:lineRule="auto"/>
            </w:pPr>
            <w:r>
              <w:t>0</w:t>
            </w:r>
          </w:p>
        </w:tc>
      </w:tr>
      <w:tr w:rsidR="004E3F4B" w14:paraId="2A65E01C"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C36E23C" w14:textId="77777777" w:rsidR="004E3F4B" w:rsidRDefault="00B022BB">
            <w:pPr>
              <w:spacing w:line="240" w:lineRule="auto"/>
            </w:pPr>
            <w:r>
              <w:t>14</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092056B" w14:textId="77777777" w:rsidR="004E3F4B" w:rsidRDefault="00B022BB">
            <w:pPr>
              <w:spacing w:line="240" w:lineRule="auto"/>
            </w:pPr>
            <w:r>
              <w:t>Freshwater</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CE6C0C0"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7B7D4848" w14:textId="77777777" w:rsidR="004E3F4B" w:rsidRDefault="00B022BB">
            <w:pPr>
              <w:spacing w:line="240" w:lineRule="auto"/>
            </w:pPr>
            <w:r>
              <w:t>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04AFDC0" w14:textId="77777777" w:rsidR="004E3F4B" w:rsidRDefault="00B022BB">
            <w:pPr>
              <w:spacing w:line="240" w:lineRule="auto"/>
            </w:pPr>
            <w:r>
              <w:t>0.08</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7F57183"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E10825D" w14:textId="77777777" w:rsidR="004E3F4B" w:rsidRDefault="00B022BB">
            <w:pPr>
              <w:spacing w:line="240" w:lineRule="auto"/>
            </w:pPr>
            <w:r>
              <w:t>0</w:t>
            </w:r>
          </w:p>
        </w:tc>
      </w:tr>
      <w:tr w:rsidR="004E3F4B" w14:paraId="31E08FE1"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1536019" w14:textId="77777777" w:rsidR="004E3F4B" w:rsidRDefault="00B022BB">
            <w:pPr>
              <w:spacing w:line="240" w:lineRule="auto"/>
            </w:pPr>
            <w:r>
              <w:t>15</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69A7554" w14:textId="77777777" w:rsidR="004E3F4B" w:rsidRDefault="00B022BB">
            <w:pPr>
              <w:spacing w:line="240" w:lineRule="auto"/>
            </w:pPr>
            <w:r>
              <w:t>Supralittoral Rock</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E93CD9D"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743DF6B" w14:textId="77777777" w:rsidR="004E3F4B" w:rsidRDefault="00B022BB">
            <w:pPr>
              <w:spacing w:line="240" w:lineRule="auto"/>
            </w:pPr>
            <w:r>
              <w:t>0.8</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1DEEE7B" w14:textId="77777777" w:rsidR="004E3F4B" w:rsidRDefault="00B022BB">
            <w:pPr>
              <w:spacing w:line="240" w:lineRule="auto"/>
            </w:pPr>
            <w:r>
              <w:t>0.12</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06F99A9"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466ABFB" w14:textId="77777777" w:rsidR="004E3F4B" w:rsidRDefault="00B022BB">
            <w:pPr>
              <w:spacing w:line="240" w:lineRule="auto"/>
            </w:pPr>
            <w:r>
              <w:t>0</w:t>
            </w:r>
          </w:p>
        </w:tc>
      </w:tr>
      <w:tr w:rsidR="004E3F4B" w14:paraId="5F3292C6"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EFC8076" w14:textId="77777777" w:rsidR="004E3F4B" w:rsidRDefault="00B022BB">
            <w:pPr>
              <w:spacing w:line="240" w:lineRule="auto"/>
            </w:pPr>
            <w:r>
              <w:t>16</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7D8DA8E" w14:textId="77777777" w:rsidR="004E3F4B" w:rsidRDefault="00B022BB">
            <w:pPr>
              <w:spacing w:line="240" w:lineRule="auto"/>
            </w:pPr>
            <w:r>
              <w:t>Supralittoral Sediment</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5452918"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9463756" w14:textId="77777777" w:rsidR="004E3F4B" w:rsidRDefault="00B022BB">
            <w:pPr>
              <w:spacing w:line="240" w:lineRule="auto"/>
            </w:pPr>
            <w:r>
              <w:t>0.8</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5C5D23B" w14:textId="77777777" w:rsidR="004E3F4B" w:rsidRDefault="00B022BB">
            <w:pPr>
              <w:spacing w:line="240" w:lineRule="auto"/>
            </w:pPr>
            <w:r>
              <w:t>0.12</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11F022A"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DA2F234" w14:textId="77777777" w:rsidR="004E3F4B" w:rsidRDefault="00B022BB">
            <w:pPr>
              <w:spacing w:line="240" w:lineRule="auto"/>
            </w:pPr>
            <w:r>
              <w:t>0</w:t>
            </w:r>
          </w:p>
        </w:tc>
      </w:tr>
      <w:tr w:rsidR="004E3F4B" w14:paraId="5CDFC91C"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235A69F" w14:textId="77777777" w:rsidR="004E3F4B" w:rsidRDefault="00B022BB">
            <w:pPr>
              <w:spacing w:line="240" w:lineRule="auto"/>
            </w:pPr>
            <w:r>
              <w:t>17</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F4602CB" w14:textId="77777777" w:rsidR="004E3F4B" w:rsidRDefault="00B022BB">
            <w:pPr>
              <w:spacing w:line="240" w:lineRule="auto"/>
            </w:pPr>
            <w:r>
              <w:t>Littoral Rock</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BE60834"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2D5804A" w14:textId="77777777" w:rsidR="004E3F4B" w:rsidRDefault="00B022BB">
            <w:pPr>
              <w:spacing w:line="240" w:lineRule="auto"/>
            </w:pPr>
            <w:r>
              <w:t>0.8</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3A78912" w14:textId="77777777" w:rsidR="004E3F4B" w:rsidRDefault="00B022BB">
            <w:pPr>
              <w:spacing w:line="240" w:lineRule="auto"/>
            </w:pPr>
            <w:r>
              <w:t>0.12</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D4270D9"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8F01197" w14:textId="77777777" w:rsidR="004E3F4B" w:rsidRDefault="00B022BB">
            <w:pPr>
              <w:spacing w:line="240" w:lineRule="auto"/>
            </w:pPr>
            <w:r>
              <w:t>0</w:t>
            </w:r>
          </w:p>
        </w:tc>
      </w:tr>
      <w:tr w:rsidR="004E3F4B" w14:paraId="58EBC533"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0332FA9" w14:textId="77777777" w:rsidR="004E3F4B" w:rsidRDefault="00B022BB">
            <w:pPr>
              <w:spacing w:line="240" w:lineRule="auto"/>
            </w:pPr>
            <w:r>
              <w:t>18</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6B81CDF" w14:textId="77777777" w:rsidR="004E3F4B" w:rsidRDefault="00B022BB">
            <w:pPr>
              <w:spacing w:line="240" w:lineRule="auto"/>
            </w:pPr>
            <w:r>
              <w:t>Littoral Sediment</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0384C83"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7ADC0B96" w14:textId="77777777" w:rsidR="004E3F4B" w:rsidRDefault="00B022BB">
            <w:pPr>
              <w:spacing w:line="240" w:lineRule="auto"/>
            </w:pPr>
            <w:r>
              <w:t>0.8</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6B57D10" w14:textId="77777777" w:rsidR="004E3F4B" w:rsidRDefault="00B022BB">
            <w:pPr>
              <w:spacing w:line="240" w:lineRule="auto"/>
            </w:pPr>
            <w:r>
              <w:t>0.09</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B8BCD84"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D5820B7" w14:textId="77777777" w:rsidR="004E3F4B" w:rsidRDefault="00B022BB">
            <w:pPr>
              <w:spacing w:line="240" w:lineRule="auto"/>
            </w:pPr>
            <w:r>
              <w:t>0</w:t>
            </w:r>
          </w:p>
        </w:tc>
      </w:tr>
      <w:tr w:rsidR="004E3F4B" w14:paraId="54D90B5A"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7F9229F" w14:textId="77777777" w:rsidR="004E3F4B" w:rsidRDefault="00B022BB">
            <w:pPr>
              <w:spacing w:line="240" w:lineRule="auto"/>
            </w:pPr>
            <w:r>
              <w:t>19</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BB21995" w14:textId="77777777" w:rsidR="004E3F4B" w:rsidRDefault="00B022BB">
            <w:pPr>
              <w:spacing w:line="240" w:lineRule="auto"/>
            </w:pPr>
            <w:r>
              <w:t>Saltmarsh</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A8C5194"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4227C8C" w14:textId="77777777" w:rsidR="004E3F4B" w:rsidRDefault="00B022BB">
            <w:pPr>
              <w:spacing w:line="240" w:lineRule="auto"/>
            </w:pPr>
            <w:r>
              <w:t>0.8</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A10E246" w14:textId="77777777" w:rsidR="004E3F4B" w:rsidRDefault="00B022BB">
            <w:pPr>
              <w:spacing w:line="240" w:lineRule="auto"/>
            </w:pPr>
            <w:r>
              <w:t>0.1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4C561FD"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34CD01F" w14:textId="77777777" w:rsidR="004E3F4B" w:rsidRDefault="00B022BB">
            <w:pPr>
              <w:spacing w:line="240" w:lineRule="auto"/>
            </w:pPr>
            <w:r>
              <w:t>0</w:t>
            </w:r>
          </w:p>
        </w:tc>
      </w:tr>
      <w:tr w:rsidR="004E3F4B" w14:paraId="133051E3"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25957096" w14:textId="77777777" w:rsidR="004E3F4B" w:rsidRDefault="00B022BB">
            <w:pPr>
              <w:spacing w:line="240" w:lineRule="auto"/>
            </w:pPr>
            <w:r>
              <w:t>20</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710CEBC1" w14:textId="77777777" w:rsidR="004E3F4B" w:rsidRDefault="00B022BB">
            <w:pPr>
              <w:spacing w:line="240" w:lineRule="auto"/>
            </w:pPr>
            <w:r>
              <w:t>Urban</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7BD2CF9"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F730879" w14:textId="77777777" w:rsidR="004E3F4B" w:rsidRDefault="00B022BB">
            <w:pPr>
              <w:spacing w:line="240" w:lineRule="auto"/>
            </w:pPr>
            <w:r>
              <w:t>0.2</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B18F6C2" w14:textId="77777777" w:rsidR="004E3F4B" w:rsidRDefault="00B022BB">
            <w:pPr>
              <w:spacing w:line="240" w:lineRule="auto"/>
            </w:pPr>
            <w:r>
              <w:t>0.1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7BF1A10"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957AA62" w14:textId="77777777" w:rsidR="004E3F4B" w:rsidRDefault="00B022BB">
            <w:pPr>
              <w:spacing w:line="240" w:lineRule="auto"/>
            </w:pPr>
            <w:r>
              <w:t>0.75</w:t>
            </w:r>
          </w:p>
        </w:tc>
      </w:tr>
      <w:tr w:rsidR="004E3F4B" w14:paraId="578FC11A"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FC2349A" w14:textId="77777777" w:rsidR="004E3F4B" w:rsidRDefault="00B022BB">
            <w:pPr>
              <w:spacing w:line="240" w:lineRule="auto"/>
            </w:pPr>
            <w:r>
              <w:t>21</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868C832" w14:textId="77777777" w:rsidR="004E3F4B" w:rsidRDefault="00B022BB">
            <w:pPr>
              <w:spacing w:line="240" w:lineRule="auto"/>
            </w:pPr>
            <w:r>
              <w:t>Suburban</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6D4EE40"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1C4B6B0" w14:textId="77777777" w:rsidR="004E3F4B" w:rsidRDefault="00B022BB">
            <w:pPr>
              <w:spacing w:line="240" w:lineRule="auto"/>
            </w:pPr>
            <w:r>
              <w:t>0.3</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2A14292" w14:textId="77777777" w:rsidR="004E3F4B" w:rsidRDefault="00B022BB">
            <w:pPr>
              <w:spacing w:line="240" w:lineRule="auto"/>
            </w:pPr>
            <w:r>
              <w:t>0.1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F83C390"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CF25410" w14:textId="77777777" w:rsidR="004E3F4B" w:rsidRDefault="00B022BB">
            <w:pPr>
              <w:spacing w:line="240" w:lineRule="auto"/>
            </w:pPr>
            <w:r>
              <w:t>0.5</w:t>
            </w:r>
          </w:p>
        </w:tc>
      </w:tr>
      <w:tr w:rsidR="004E3F4B" w14:paraId="4E423353"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0EFF3BD" w14:textId="77777777" w:rsidR="004E3F4B" w:rsidRDefault="00B022BB">
            <w:pPr>
              <w:spacing w:line="240" w:lineRule="auto"/>
            </w:pPr>
            <w:r>
              <w:t>100</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06665B6" w14:textId="77777777" w:rsidR="004E3F4B" w:rsidRDefault="00B022BB">
            <w:pPr>
              <w:spacing w:line="240" w:lineRule="auto"/>
            </w:pPr>
            <w:r>
              <w:t>Tree Cover</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358DEF9" w14:textId="77777777" w:rsidR="004E3F4B" w:rsidRDefault="00B022BB">
            <w:pPr>
              <w:spacing w:line="240" w:lineRule="auto"/>
            </w:pPr>
            <w:r>
              <w:t>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36EA07F" w14:textId="77777777" w:rsidR="004E3F4B" w:rsidRDefault="00B022BB">
            <w:pPr>
              <w:spacing w:line="240" w:lineRule="auto"/>
            </w:pPr>
            <w:r>
              <w:t>0.8</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460FD7CB" w14:textId="77777777" w:rsidR="004E3F4B" w:rsidRDefault="00B022BB">
            <w:pPr>
              <w:spacing w:line="240" w:lineRule="auto"/>
            </w:pPr>
            <w:r>
              <w:t>0.12</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8D64E4D" w14:textId="77777777" w:rsidR="004E3F4B" w:rsidRDefault="00B022BB">
            <w:pPr>
              <w:spacing w:line="240" w:lineRule="auto"/>
            </w:pPr>
            <w:r>
              <w:t>1</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0086CBB9" w14:textId="77777777" w:rsidR="004E3F4B" w:rsidRDefault="00B022BB">
            <w:pPr>
              <w:spacing w:line="240" w:lineRule="auto"/>
            </w:pPr>
            <w:r>
              <w:t>0</w:t>
            </w:r>
          </w:p>
        </w:tc>
      </w:tr>
      <w:tr w:rsidR="004E3F4B" w14:paraId="1FC54C7F" w14:textId="77777777">
        <w:tc>
          <w:tcPr>
            <w:tcW w:w="1020"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CB7DD0E" w14:textId="77777777" w:rsidR="004E3F4B" w:rsidRDefault="00B022BB">
            <w:pPr>
              <w:spacing w:line="240" w:lineRule="auto"/>
            </w:pPr>
            <w:r>
              <w:t>0</w:t>
            </w:r>
          </w:p>
        </w:tc>
        <w:tc>
          <w:tcPr>
            <w:tcW w:w="2445"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4A84897" w14:textId="77777777" w:rsidR="004E3F4B" w:rsidRDefault="00B022BB">
            <w:pPr>
              <w:spacing w:line="240" w:lineRule="auto"/>
            </w:pPr>
            <w:r>
              <w:t>Nothing</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16F58EEB"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65787A7A"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59FF817F"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A17C38C" w14:textId="77777777" w:rsidR="004E3F4B" w:rsidRDefault="00B022BB">
            <w:pPr>
              <w:spacing w:line="240" w:lineRule="auto"/>
            </w:pPr>
            <w:r>
              <w:t>0</w:t>
            </w:r>
          </w:p>
        </w:tc>
        <w:tc>
          <w:tcPr>
            <w:tcW w:w="1294" w:type="dxa"/>
            <w:tcBorders>
              <w:top w:val="single" w:sz="4" w:space="0" w:color="666666"/>
              <w:left w:val="single" w:sz="4" w:space="0" w:color="666666"/>
              <w:bottom w:val="single" w:sz="4" w:space="0" w:color="666666"/>
              <w:right w:val="single" w:sz="4" w:space="0" w:color="666666"/>
            </w:tcBorders>
            <w:tcMar>
              <w:top w:w="40" w:type="dxa"/>
              <w:left w:w="40" w:type="dxa"/>
              <w:bottom w:w="40" w:type="dxa"/>
              <w:right w:w="40" w:type="dxa"/>
            </w:tcMar>
            <w:vAlign w:val="bottom"/>
          </w:tcPr>
          <w:p w14:paraId="3CB5A69B" w14:textId="77777777" w:rsidR="004E3F4B" w:rsidRDefault="00B022BB">
            <w:pPr>
              <w:spacing w:line="240" w:lineRule="auto"/>
            </w:pPr>
            <w:r>
              <w:t>0</w:t>
            </w:r>
          </w:p>
        </w:tc>
      </w:tr>
    </w:tbl>
    <w:p w14:paraId="6F1462D9" w14:textId="77777777" w:rsidR="004E3F4B" w:rsidRDefault="00B022BB">
      <w:pPr>
        <w:pStyle w:val="Heading4"/>
        <w:rPr>
          <w:b/>
          <w:bCs/>
        </w:rPr>
      </w:pPr>
      <w:bookmarkStart w:id="6" w:name="_ctie8dkk3vrs" w:colFirst="0" w:colLast="0"/>
      <w:bookmarkEnd w:id="6"/>
      <w:r>
        <w:br w:type="page"/>
      </w:r>
    </w:p>
    <w:p w14:paraId="7C21204E" w14:textId="0CB9E48E" w:rsidR="004E3F4B" w:rsidRDefault="00B022BB">
      <w:pPr>
        <w:pStyle w:val="Heading4"/>
      </w:pPr>
      <w:bookmarkStart w:id="7" w:name="_1f2lnklcvg01" w:colFirst="0" w:colLast="0"/>
      <w:bookmarkEnd w:id="7"/>
      <w:r>
        <w:rPr>
          <w:b/>
          <w:bCs/>
        </w:rPr>
        <w:lastRenderedPageBreak/>
        <w:t xml:space="preserve">Sup. Table 3 | Key climate parameters used in Urban Cooling Model. </w:t>
      </w:r>
      <w:r>
        <w:t xml:space="preserve">The table </w:t>
      </w:r>
      <w:r w:rsidR="00460C30">
        <w:t>summarizes</w:t>
      </w:r>
      <w:r>
        <w:t xml:space="preserve"> the climate inputs used to parameterize the Urban Cooling Model for baseline and future conditions. The year 2021 was selected as the baseline reference year, and simulations focus on July, historically the warmest month in London. Reference air temperature and urban heat island (UHI) intensity represent representative summer conditions for each time horizon. Air blending distance and maximum cooling distance were held constant across scenarios to isolate the effects of land-use change. Reference evapotranspiration (Ref ET) values were derived from CGIAR historical datasets for current conditions and from CGIAR future projections (2041–2060 and 2061–2080) under SSP370 and SSP585 for mid- and late-century scenarios. Average relative humidity reflects representative July conditions for each year. </w:t>
      </w:r>
    </w:p>
    <w:tbl>
      <w:tblPr>
        <w:tblStyle w:val="a3"/>
        <w:tblW w:w="976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25"/>
        <w:gridCol w:w="1440"/>
        <w:gridCol w:w="1440"/>
        <w:gridCol w:w="1440"/>
        <w:gridCol w:w="1440"/>
        <w:gridCol w:w="1440"/>
        <w:gridCol w:w="1440"/>
      </w:tblGrid>
      <w:tr w:rsidR="004E3F4B" w14:paraId="6B6FE3CD" w14:textId="77777777">
        <w:tc>
          <w:tcPr>
            <w:tcW w:w="1125" w:type="dxa"/>
            <w:tcMar>
              <w:top w:w="0" w:type="dxa"/>
              <w:left w:w="0" w:type="dxa"/>
              <w:bottom w:w="0" w:type="dxa"/>
              <w:right w:w="0" w:type="dxa"/>
            </w:tcMar>
          </w:tcPr>
          <w:p w14:paraId="1DE14BBF" w14:textId="77777777" w:rsidR="004E3F4B" w:rsidRDefault="00B022BB">
            <w:pPr>
              <w:widowControl w:val="0"/>
              <w:spacing w:line="240" w:lineRule="auto"/>
              <w:rPr>
                <w:b/>
                <w:bCs/>
              </w:rPr>
            </w:pPr>
            <w:r>
              <w:rPr>
                <w:b/>
                <w:bCs/>
              </w:rPr>
              <w:t>Year</w:t>
            </w:r>
          </w:p>
        </w:tc>
        <w:tc>
          <w:tcPr>
            <w:tcW w:w="1440" w:type="dxa"/>
            <w:tcMar>
              <w:top w:w="0" w:type="dxa"/>
              <w:left w:w="0" w:type="dxa"/>
              <w:bottom w:w="0" w:type="dxa"/>
              <w:right w:w="0" w:type="dxa"/>
            </w:tcMar>
          </w:tcPr>
          <w:p w14:paraId="67239828" w14:textId="77777777" w:rsidR="004E3F4B" w:rsidRDefault="00B022BB">
            <w:pPr>
              <w:widowControl w:val="0"/>
              <w:spacing w:line="240" w:lineRule="auto"/>
              <w:rPr>
                <w:b/>
                <w:bCs/>
              </w:rPr>
            </w:pPr>
            <w:r>
              <w:rPr>
                <w:b/>
                <w:bCs/>
              </w:rPr>
              <w:t>Reference air temperature (°C)</w:t>
            </w:r>
          </w:p>
        </w:tc>
        <w:tc>
          <w:tcPr>
            <w:tcW w:w="1440" w:type="dxa"/>
            <w:tcMar>
              <w:top w:w="0" w:type="dxa"/>
              <w:left w:w="0" w:type="dxa"/>
              <w:bottom w:w="0" w:type="dxa"/>
              <w:right w:w="0" w:type="dxa"/>
            </w:tcMar>
          </w:tcPr>
          <w:p w14:paraId="5B911218" w14:textId="77777777" w:rsidR="004E3F4B" w:rsidRDefault="00B022BB">
            <w:pPr>
              <w:widowControl w:val="0"/>
              <w:spacing w:line="240" w:lineRule="auto"/>
              <w:rPr>
                <w:b/>
                <w:bCs/>
              </w:rPr>
            </w:pPr>
            <w:r>
              <w:rPr>
                <w:b/>
                <w:bCs/>
              </w:rPr>
              <w:t>UHI effect (°C)</w:t>
            </w:r>
          </w:p>
        </w:tc>
        <w:tc>
          <w:tcPr>
            <w:tcW w:w="1440" w:type="dxa"/>
            <w:tcMar>
              <w:top w:w="0" w:type="dxa"/>
              <w:left w:w="0" w:type="dxa"/>
              <w:bottom w:w="0" w:type="dxa"/>
              <w:right w:w="0" w:type="dxa"/>
            </w:tcMar>
          </w:tcPr>
          <w:p w14:paraId="676FFB35" w14:textId="77777777" w:rsidR="004E3F4B" w:rsidRDefault="00B022BB">
            <w:pPr>
              <w:widowControl w:val="0"/>
              <w:spacing w:line="240" w:lineRule="auto"/>
              <w:rPr>
                <w:b/>
                <w:bCs/>
              </w:rPr>
            </w:pPr>
            <w:r>
              <w:rPr>
                <w:b/>
                <w:bCs/>
              </w:rPr>
              <w:t>Air Blending distance (m)</w:t>
            </w:r>
          </w:p>
        </w:tc>
        <w:tc>
          <w:tcPr>
            <w:tcW w:w="1440" w:type="dxa"/>
            <w:tcMar>
              <w:top w:w="0" w:type="dxa"/>
              <w:left w:w="0" w:type="dxa"/>
              <w:bottom w:w="0" w:type="dxa"/>
              <w:right w:w="0" w:type="dxa"/>
            </w:tcMar>
          </w:tcPr>
          <w:p w14:paraId="4E050DF3" w14:textId="77777777" w:rsidR="004E3F4B" w:rsidRDefault="00B022BB">
            <w:pPr>
              <w:widowControl w:val="0"/>
              <w:spacing w:line="240" w:lineRule="auto"/>
              <w:rPr>
                <w:b/>
                <w:bCs/>
              </w:rPr>
            </w:pPr>
            <w:r>
              <w:rPr>
                <w:b/>
                <w:bCs/>
              </w:rPr>
              <w:t>Max cooling distance (m)</w:t>
            </w:r>
          </w:p>
        </w:tc>
        <w:tc>
          <w:tcPr>
            <w:tcW w:w="1440" w:type="dxa"/>
            <w:tcMar>
              <w:top w:w="0" w:type="dxa"/>
              <w:left w:w="0" w:type="dxa"/>
              <w:bottom w:w="0" w:type="dxa"/>
              <w:right w:w="0" w:type="dxa"/>
            </w:tcMar>
          </w:tcPr>
          <w:p w14:paraId="32F4FA1F" w14:textId="5FF1B69C" w:rsidR="004E3F4B" w:rsidRDefault="00B022BB">
            <w:pPr>
              <w:widowControl w:val="0"/>
              <w:spacing w:line="240" w:lineRule="auto"/>
              <w:rPr>
                <w:b/>
                <w:bCs/>
              </w:rPr>
            </w:pPr>
            <w:r>
              <w:rPr>
                <w:b/>
                <w:bCs/>
              </w:rPr>
              <w:t>Ref ET</w:t>
            </w:r>
            <w:r w:rsidR="002161DE">
              <w:rPr>
                <w:b/>
                <w:bCs/>
              </w:rPr>
              <w:t xml:space="preserve"> (mm)</w:t>
            </w:r>
          </w:p>
        </w:tc>
        <w:tc>
          <w:tcPr>
            <w:tcW w:w="1440" w:type="dxa"/>
            <w:tcMar>
              <w:top w:w="0" w:type="dxa"/>
              <w:left w:w="0" w:type="dxa"/>
              <w:bottom w:w="0" w:type="dxa"/>
              <w:right w:w="0" w:type="dxa"/>
            </w:tcMar>
          </w:tcPr>
          <w:p w14:paraId="7B2C3EBD" w14:textId="77777777" w:rsidR="004E3F4B" w:rsidRDefault="00B022BB">
            <w:pPr>
              <w:widowControl w:val="0"/>
              <w:spacing w:line="240" w:lineRule="auto"/>
              <w:rPr>
                <w:b/>
                <w:bCs/>
              </w:rPr>
            </w:pPr>
            <w:r>
              <w:rPr>
                <w:b/>
                <w:bCs/>
              </w:rPr>
              <w:t>Average Relative Humidity (%)</w:t>
            </w:r>
          </w:p>
        </w:tc>
      </w:tr>
      <w:tr w:rsidR="004E3F4B" w14:paraId="0F84A0B8" w14:textId="77777777">
        <w:tc>
          <w:tcPr>
            <w:tcW w:w="1125" w:type="dxa"/>
            <w:tcMar>
              <w:top w:w="0" w:type="dxa"/>
              <w:left w:w="0" w:type="dxa"/>
              <w:bottom w:w="0" w:type="dxa"/>
              <w:right w:w="0" w:type="dxa"/>
            </w:tcMar>
          </w:tcPr>
          <w:p w14:paraId="3E831527" w14:textId="77777777" w:rsidR="004E3F4B" w:rsidRDefault="00B022BB">
            <w:pPr>
              <w:widowControl w:val="0"/>
              <w:spacing w:line="240" w:lineRule="auto"/>
            </w:pPr>
            <w:r>
              <w:t xml:space="preserve">2021 </w:t>
            </w:r>
          </w:p>
          <w:p w14:paraId="45CF3F60" w14:textId="77777777" w:rsidR="004E3F4B" w:rsidRDefault="00B022BB">
            <w:pPr>
              <w:widowControl w:val="0"/>
              <w:spacing w:line="240" w:lineRule="auto"/>
            </w:pPr>
            <w:r>
              <w:t>(Baseline year)</w:t>
            </w:r>
          </w:p>
        </w:tc>
        <w:tc>
          <w:tcPr>
            <w:tcW w:w="1440" w:type="dxa"/>
            <w:tcMar>
              <w:top w:w="0" w:type="dxa"/>
              <w:left w:w="0" w:type="dxa"/>
              <w:bottom w:w="0" w:type="dxa"/>
              <w:right w:w="0" w:type="dxa"/>
            </w:tcMar>
          </w:tcPr>
          <w:p w14:paraId="3ABF2748" w14:textId="77777777" w:rsidR="004E3F4B" w:rsidRDefault="00B022BB">
            <w:pPr>
              <w:widowControl w:val="0"/>
              <w:spacing w:line="240" w:lineRule="auto"/>
            </w:pPr>
            <w:r>
              <w:t>22</w:t>
            </w:r>
          </w:p>
        </w:tc>
        <w:tc>
          <w:tcPr>
            <w:tcW w:w="1440" w:type="dxa"/>
            <w:tcMar>
              <w:top w:w="0" w:type="dxa"/>
              <w:left w:w="0" w:type="dxa"/>
              <w:bottom w:w="0" w:type="dxa"/>
              <w:right w:w="0" w:type="dxa"/>
            </w:tcMar>
          </w:tcPr>
          <w:p w14:paraId="5252D417" w14:textId="77777777" w:rsidR="004E3F4B" w:rsidRDefault="00B022BB">
            <w:pPr>
              <w:widowControl w:val="0"/>
              <w:spacing w:line="240" w:lineRule="auto"/>
            </w:pPr>
            <w:r>
              <w:t>2</w:t>
            </w:r>
          </w:p>
        </w:tc>
        <w:tc>
          <w:tcPr>
            <w:tcW w:w="1440" w:type="dxa"/>
            <w:tcMar>
              <w:top w:w="0" w:type="dxa"/>
              <w:left w:w="0" w:type="dxa"/>
              <w:bottom w:w="0" w:type="dxa"/>
              <w:right w:w="0" w:type="dxa"/>
            </w:tcMar>
          </w:tcPr>
          <w:p w14:paraId="4E9F5584" w14:textId="77777777" w:rsidR="004E3F4B" w:rsidRDefault="00B022BB">
            <w:pPr>
              <w:widowControl w:val="0"/>
              <w:spacing w:line="240" w:lineRule="auto"/>
            </w:pPr>
            <w:r>
              <w:t>500</w:t>
            </w:r>
          </w:p>
        </w:tc>
        <w:tc>
          <w:tcPr>
            <w:tcW w:w="1440" w:type="dxa"/>
            <w:tcMar>
              <w:top w:w="0" w:type="dxa"/>
              <w:left w:w="0" w:type="dxa"/>
              <w:bottom w:w="0" w:type="dxa"/>
              <w:right w:w="0" w:type="dxa"/>
            </w:tcMar>
          </w:tcPr>
          <w:p w14:paraId="51A076A7" w14:textId="77777777" w:rsidR="004E3F4B" w:rsidRDefault="00B022BB">
            <w:pPr>
              <w:widowControl w:val="0"/>
              <w:spacing w:line="240" w:lineRule="auto"/>
            </w:pPr>
            <w:r>
              <w:t>450</w:t>
            </w:r>
          </w:p>
        </w:tc>
        <w:tc>
          <w:tcPr>
            <w:tcW w:w="1440" w:type="dxa"/>
            <w:tcMar>
              <w:top w:w="0" w:type="dxa"/>
              <w:left w:w="0" w:type="dxa"/>
              <w:bottom w:w="0" w:type="dxa"/>
              <w:right w:w="0" w:type="dxa"/>
            </w:tcMar>
          </w:tcPr>
          <w:p w14:paraId="13F4CC5F" w14:textId="77777777" w:rsidR="004E3F4B" w:rsidRDefault="00B022BB">
            <w:pPr>
              <w:widowControl w:val="0"/>
              <w:spacing w:line="240" w:lineRule="auto"/>
            </w:pPr>
            <w:r>
              <w:t>CGIAR (1980-2000)</w:t>
            </w:r>
          </w:p>
        </w:tc>
        <w:tc>
          <w:tcPr>
            <w:tcW w:w="1440" w:type="dxa"/>
            <w:tcMar>
              <w:top w:w="0" w:type="dxa"/>
              <w:left w:w="0" w:type="dxa"/>
              <w:bottom w:w="0" w:type="dxa"/>
              <w:right w:w="0" w:type="dxa"/>
            </w:tcMar>
          </w:tcPr>
          <w:p w14:paraId="31511AF9" w14:textId="77777777" w:rsidR="004E3F4B" w:rsidRDefault="00B022BB">
            <w:pPr>
              <w:widowControl w:val="0"/>
              <w:spacing w:line="240" w:lineRule="auto"/>
            </w:pPr>
            <w:r>
              <w:t>55</w:t>
            </w:r>
          </w:p>
        </w:tc>
      </w:tr>
      <w:tr w:rsidR="004E3F4B" w14:paraId="42C6FDAA" w14:textId="77777777">
        <w:tc>
          <w:tcPr>
            <w:tcW w:w="1125" w:type="dxa"/>
            <w:tcMar>
              <w:top w:w="0" w:type="dxa"/>
              <w:left w:w="0" w:type="dxa"/>
              <w:bottom w:w="0" w:type="dxa"/>
              <w:right w:w="0" w:type="dxa"/>
            </w:tcMar>
          </w:tcPr>
          <w:p w14:paraId="6E1679A6" w14:textId="77777777" w:rsidR="004E3F4B" w:rsidRDefault="00B022BB">
            <w:pPr>
              <w:widowControl w:val="0"/>
              <w:spacing w:line="240" w:lineRule="auto"/>
            </w:pPr>
            <w:r>
              <w:t>2050</w:t>
            </w:r>
          </w:p>
        </w:tc>
        <w:tc>
          <w:tcPr>
            <w:tcW w:w="1440" w:type="dxa"/>
            <w:tcMar>
              <w:top w:w="0" w:type="dxa"/>
              <w:left w:w="0" w:type="dxa"/>
              <w:bottom w:w="0" w:type="dxa"/>
              <w:right w:w="0" w:type="dxa"/>
            </w:tcMar>
          </w:tcPr>
          <w:p w14:paraId="6F45C818" w14:textId="77777777" w:rsidR="004E3F4B" w:rsidRDefault="00B022BB">
            <w:pPr>
              <w:widowControl w:val="0"/>
              <w:spacing w:line="240" w:lineRule="auto"/>
            </w:pPr>
            <w:r>
              <w:t>25</w:t>
            </w:r>
          </w:p>
        </w:tc>
        <w:tc>
          <w:tcPr>
            <w:tcW w:w="1440" w:type="dxa"/>
            <w:tcMar>
              <w:top w:w="0" w:type="dxa"/>
              <w:left w:w="0" w:type="dxa"/>
              <w:bottom w:w="0" w:type="dxa"/>
              <w:right w:w="0" w:type="dxa"/>
            </w:tcMar>
          </w:tcPr>
          <w:p w14:paraId="631A250C" w14:textId="77777777" w:rsidR="004E3F4B" w:rsidRDefault="00B022BB">
            <w:pPr>
              <w:widowControl w:val="0"/>
              <w:spacing w:line="240" w:lineRule="auto"/>
            </w:pPr>
            <w:r>
              <w:t>5</w:t>
            </w:r>
          </w:p>
        </w:tc>
        <w:tc>
          <w:tcPr>
            <w:tcW w:w="1440" w:type="dxa"/>
            <w:tcMar>
              <w:top w:w="0" w:type="dxa"/>
              <w:left w:w="0" w:type="dxa"/>
              <w:bottom w:w="0" w:type="dxa"/>
              <w:right w:w="0" w:type="dxa"/>
            </w:tcMar>
          </w:tcPr>
          <w:p w14:paraId="7D0C1F96" w14:textId="77777777" w:rsidR="004E3F4B" w:rsidRDefault="00B022BB">
            <w:pPr>
              <w:widowControl w:val="0"/>
              <w:spacing w:line="240" w:lineRule="auto"/>
            </w:pPr>
            <w:r>
              <w:t>500</w:t>
            </w:r>
          </w:p>
        </w:tc>
        <w:tc>
          <w:tcPr>
            <w:tcW w:w="1440" w:type="dxa"/>
            <w:tcMar>
              <w:top w:w="0" w:type="dxa"/>
              <w:left w:w="0" w:type="dxa"/>
              <w:bottom w:w="0" w:type="dxa"/>
              <w:right w:w="0" w:type="dxa"/>
            </w:tcMar>
          </w:tcPr>
          <w:p w14:paraId="5524C2B7" w14:textId="77777777" w:rsidR="004E3F4B" w:rsidRDefault="00B022BB">
            <w:pPr>
              <w:widowControl w:val="0"/>
              <w:spacing w:line="240" w:lineRule="auto"/>
            </w:pPr>
            <w:r>
              <w:t>450</w:t>
            </w:r>
          </w:p>
        </w:tc>
        <w:tc>
          <w:tcPr>
            <w:tcW w:w="1440" w:type="dxa"/>
            <w:tcMar>
              <w:top w:w="0" w:type="dxa"/>
              <w:left w:w="0" w:type="dxa"/>
              <w:bottom w:w="0" w:type="dxa"/>
              <w:right w:w="0" w:type="dxa"/>
            </w:tcMar>
          </w:tcPr>
          <w:p w14:paraId="7E4EBEAB" w14:textId="72FAEFE2" w:rsidR="004E3F4B" w:rsidRDefault="00B022BB">
            <w:pPr>
              <w:widowControl w:val="0"/>
              <w:spacing w:line="240" w:lineRule="auto"/>
            </w:pPr>
            <w:r>
              <w:t xml:space="preserve">CGIAR model future (2041-2060) </w:t>
            </w:r>
            <w:r w:rsidR="00E704EC">
              <w:t xml:space="preserve">SSP </w:t>
            </w:r>
            <w:r>
              <w:t>370 or 585)</w:t>
            </w:r>
          </w:p>
        </w:tc>
        <w:tc>
          <w:tcPr>
            <w:tcW w:w="1440" w:type="dxa"/>
            <w:tcMar>
              <w:top w:w="0" w:type="dxa"/>
              <w:left w:w="0" w:type="dxa"/>
              <w:bottom w:w="0" w:type="dxa"/>
              <w:right w:w="0" w:type="dxa"/>
            </w:tcMar>
          </w:tcPr>
          <w:p w14:paraId="2DF59E4F" w14:textId="77777777" w:rsidR="004E3F4B" w:rsidRDefault="00B022BB">
            <w:pPr>
              <w:widowControl w:val="0"/>
              <w:spacing w:line="240" w:lineRule="auto"/>
            </w:pPr>
            <w:r>
              <w:t>45</w:t>
            </w:r>
          </w:p>
        </w:tc>
      </w:tr>
      <w:tr w:rsidR="004E3F4B" w14:paraId="5F10AC8A" w14:textId="77777777">
        <w:tc>
          <w:tcPr>
            <w:tcW w:w="1125" w:type="dxa"/>
            <w:tcMar>
              <w:top w:w="0" w:type="dxa"/>
              <w:left w:w="0" w:type="dxa"/>
              <w:bottom w:w="0" w:type="dxa"/>
              <w:right w:w="0" w:type="dxa"/>
            </w:tcMar>
          </w:tcPr>
          <w:p w14:paraId="66FE28BD" w14:textId="77777777" w:rsidR="004E3F4B" w:rsidRDefault="00B022BB">
            <w:pPr>
              <w:widowControl w:val="0"/>
              <w:spacing w:line="240" w:lineRule="auto"/>
            </w:pPr>
            <w:r>
              <w:t>2070</w:t>
            </w:r>
          </w:p>
        </w:tc>
        <w:tc>
          <w:tcPr>
            <w:tcW w:w="1440" w:type="dxa"/>
            <w:tcMar>
              <w:top w:w="0" w:type="dxa"/>
              <w:left w:w="0" w:type="dxa"/>
              <w:bottom w:w="0" w:type="dxa"/>
              <w:right w:w="0" w:type="dxa"/>
            </w:tcMar>
          </w:tcPr>
          <w:p w14:paraId="3F6DCD87" w14:textId="77777777" w:rsidR="004E3F4B" w:rsidRDefault="00B022BB">
            <w:pPr>
              <w:widowControl w:val="0"/>
              <w:spacing w:line="240" w:lineRule="auto"/>
            </w:pPr>
            <w:r>
              <w:t>28</w:t>
            </w:r>
          </w:p>
        </w:tc>
        <w:tc>
          <w:tcPr>
            <w:tcW w:w="1440" w:type="dxa"/>
            <w:tcMar>
              <w:top w:w="0" w:type="dxa"/>
              <w:left w:w="0" w:type="dxa"/>
              <w:bottom w:w="0" w:type="dxa"/>
              <w:right w:w="0" w:type="dxa"/>
            </w:tcMar>
          </w:tcPr>
          <w:p w14:paraId="727278F9" w14:textId="77777777" w:rsidR="004E3F4B" w:rsidRDefault="00B022BB">
            <w:pPr>
              <w:widowControl w:val="0"/>
              <w:spacing w:line="240" w:lineRule="auto"/>
            </w:pPr>
            <w:r>
              <w:t>5</w:t>
            </w:r>
          </w:p>
        </w:tc>
        <w:tc>
          <w:tcPr>
            <w:tcW w:w="1440" w:type="dxa"/>
            <w:tcMar>
              <w:top w:w="0" w:type="dxa"/>
              <w:left w:w="0" w:type="dxa"/>
              <w:bottom w:w="0" w:type="dxa"/>
              <w:right w:w="0" w:type="dxa"/>
            </w:tcMar>
          </w:tcPr>
          <w:p w14:paraId="2C97ECDB" w14:textId="77777777" w:rsidR="004E3F4B" w:rsidRDefault="00B022BB">
            <w:pPr>
              <w:widowControl w:val="0"/>
              <w:spacing w:line="240" w:lineRule="auto"/>
            </w:pPr>
            <w:r>
              <w:t>500</w:t>
            </w:r>
          </w:p>
        </w:tc>
        <w:tc>
          <w:tcPr>
            <w:tcW w:w="1440" w:type="dxa"/>
            <w:tcMar>
              <w:top w:w="0" w:type="dxa"/>
              <w:left w:w="0" w:type="dxa"/>
              <w:bottom w:w="0" w:type="dxa"/>
              <w:right w:w="0" w:type="dxa"/>
            </w:tcMar>
          </w:tcPr>
          <w:p w14:paraId="5B6665E6" w14:textId="77777777" w:rsidR="004E3F4B" w:rsidRDefault="00B022BB">
            <w:pPr>
              <w:widowControl w:val="0"/>
              <w:spacing w:line="240" w:lineRule="auto"/>
            </w:pPr>
            <w:r>
              <w:t>450</w:t>
            </w:r>
          </w:p>
        </w:tc>
        <w:tc>
          <w:tcPr>
            <w:tcW w:w="1440" w:type="dxa"/>
            <w:tcMar>
              <w:top w:w="0" w:type="dxa"/>
              <w:left w:w="0" w:type="dxa"/>
              <w:bottom w:w="0" w:type="dxa"/>
              <w:right w:w="0" w:type="dxa"/>
            </w:tcMar>
          </w:tcPr>
          <w:p w14:paraId="02600851" w14:textId="28DD7D0A" w:rsidR="004E3F4B" w:rsidRDefault="00B022BB">
            <w:pPr>
              <w:widowControl w:val="0"/>
              <w:spacing w:line="240" w:lineRule="auto"/>
            </w:pPr>
            <w:r>
              <w:t xml:space="preserve">CGIAR model future (2061-2080) </w:t>
            </w:r>
            <w:r w:rsidR="00E704EC">
              <w:t xml:space="preserve">SSP </w:t>
            </w:r>
            <w:r>
              <w:t>370 or 585)</w:t>
            </w:r>
          </w:p>
        </w:tc>
        <w:tc>
          <w:tcPr>
            <w:tcW w:w="1440" w:type="dxa"/>
            <w:tcMar>
              <w:top w:w="0" w:type="dxa"/>
              <w:left w:w="0" w:type="dxa"/>
              <w:bottom w:w="0" w:type="dxa"/>
              <w:right w:w="0" w:type="dxa"/>
            </w:tcMar>
          </w:tcPr>
          <w:p w14:paraId="392BC426" w14:textId="77777777" w:rsidR="004E3F4B" w:rsidRDefault="00B022BB">
            <w:pPr>
              <w:widowControl w:val="0"/>
              <w:spacing w:line="240" w:lineRule="auto"/>
            </w:pPr>
            <w:r>
              <w:t>42</w:t>
            </w:r>
          </w:p>
        </w:tc>
      </w:tr>
    </w:tbl>
    <w:p w14:paraId="1DB80699" w14:textId="77777777" w:rsidR="004E3F4B" w:rsidRDefault="004E3F4B">
      <w:pPr>
        <w:rPr>
          <w:rFonts w:ascii="Arial" w:eastAsia="Arial" w:hAnsi="Arial" w:cs="Arial"/>
        </w:rPr>
      </w:pPr>
    </w:p>
    <w:p w14:paraId="37E1D49A" w14:textId="77777777" w:rsidR="004E3F4B" w:rsidRDefault="00B022BB">
      <w:r>
        <w:br w:type="page"/>
      </w:r>
    </w:p>
    <w:p w14:paraId="6DA5FA8C" w14:textId="77777777" w:rsidR="004E3F4B" w:rsidRDefault="00B022BB">
      <w:r>
        <w:rPr>
          <w:noProof/>
        </w:rPr>
        <w:lastRenderedPageBreak/>
        <w:drawing>
          <wp:inline distT="114300" distB="114300" distL="114300" distR="114300" wp14:anchorId="25CCD2C8" wp14:editId="3DBF0B69">
            <wp:extent cx="6309360" cy="374650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
                    <a:srcRect/>
                    <a:stretch>
                      <a:fillRect/>
                    </a:stretch>
                  </pic:blipFill>
                  <pic:spPr>
                    <a:xfrm>
                      <a:off x="0" y="0"/>
                      <a:ext cx="6309360" cy="3746500"/>
                    </a:xfrm>
                    <a:prstGeom prst="rect">
                      <a:avLst/>
                    </a:prstGeom>
                    <a:ln/>
                  </pic:spPr>
                </pic:pic>
              </a:graphicData>
            </a:graphic>
          </wp:inline>
        </w:drawing>
      </w:r>
    </w:p>
    <w:p w14:paraId="1389CE90" w14:textId="77777777" w:rsidR="004E3F4B" w:rsidRDefault="00B022BB">
      <w:pPr>
        <w:pStyle w:val="Heading4"/>
        <w:rPr>
          <w:rFonts w:ascii="Arial" w:eastAsia="Arial" w:hAnsi="Arial" w:cs="Arial"/>
        </w:rPr>
      </w:pPr>
      <w:bookmarkStart w:id="8" w:name="_x46hz5afgs4t" w:colFirst="0" w:colLast="0"/>
      <w:bookmarkEnd w:id="8"/>
      <w:r>
        <w:rPr>
          <w:b/>
          <w:bCs/>
        </w:rPr>
        <w:t>Sup. Fig. 1 | London land use and land cover (LULC) in 2021.</w:t>
      </w:r>
      <w:r>
        <w:t xml:space="preserve"> This baseline LULC layer was used to parameterize the Urban Cooling Model and to generate alternative land-use scenarios (see Methods). Data source: UK Centre for Ecology &amp; Hydrology (UKCEH).</w:t>
      </w:r>
    </w:p>
    <w:p w14:paraId="28C62DF9" w14:textId="77777777" w:rsidR="004E3F4B" w:rsidRDefault="004E3F4B"/>
    <w:p w14:paraId="55DE841F" w14:textId="77777777" w:rsidR="004E3F4B" w:rsidRDefault="00B022BB">
      <w:r>
        <w:rPr>
          <w:noProof/>
        </w:rPr>
        <w:lastRenderedPageBreak/>
        <w:drawing>
          <wp:inline distT="114300" distB="114300" distL="114300" distR="114300" wp14:anchorId="6525A34B" wp14:editId="6FF66084">
            <wp:extent cx="4835843" cy="4788081"/>
            <wp:effectExtent l="0" t="0" r="0" b="0"/>
            <wp:docPr id="2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8"/>
                    <a:srcRect/>
                    <a:stretch>
                      <a:fillRect/>
                    </a:stretch>
                  </pic:blipFill>
                  <pic:spPr>
                    <a:xfrm>
                      <a:off x="0" y="0"/>
                      <a:ext cx="4835843" cy="4788081"/>
                    </a:xfrm>
                    <a:prstGeom prst="rect">
                      <a:avLst/>
                    </a:prstGeom>
                    <a:ln/>
                  </pic:spPr>
                </pic:pic>
              </a:graphicData>
            </a:graphic>
          </wp:inline>
        </w:drawing>
      </w:r>
    </w:p>
    <w:p w14:paraId="547F6ADC" w14:textId="0DC7D30D" w:rsidR="004E3F4B" w:rsidRDefault="00B022BB">
      <w:pPr>
        <w:pStyle w:val="Heading4"/>
      </w:pPr>
      <w:bookmarkStart w:id="9" w:name="_85o1tnxbffwl" w:colFirst="0" w:colLast="0"/>
      <w:bookmarkEnd w:id="9"/>
      <w:r>
        <w:rPr>
          <w:b/>
          <w:bCs/>
        </w:rPr>
        <w:t>Sup. Fig. 2 | Projected changes in July mean maximum temperature (</w:t>
      </w:r>
      <w:proofErr w:type="spellStart"/>
      <w:r>
        <w:rPr>
          <w:b/>
          <w:bCs/>
        </w:rPr>
        <w:t>Tmax</w:t>
      </w:r>
      <w:proofErr w:type="spellEnd"/>
      <w:r>
        <w:rPr>
          <w:b/>
          <w:bCs/>
        </w:rPr>
        <w:t xml:space="preserve">) in London under future climate scenarios. </w:t>
      </w:r>
      <w:r>
        <w:t xml:space="preserve">Box plots show model-pooled projections of July mean </w:t>
      </w:r>
      <w:proofErr w:type="spellStart"/>
      <w:r>
        <w:t>Tmax</w:t>
      </w:r>
      <w:proofErr w:type="spellEnd"/>
      <w:r>
        <w:t xml:space="preserve"> across four time periods under SSP245, SSP370, and SSP585. Boxes indicate the interquartile range, </w:t>
      </w:r>
      <w:r w:rsidR="00460C30">
        <w:t>center</w:t>
      </w:r>
      <w:r>
        <w:t xml:space="preserve"> lines denote the median, and whiskers represent 1.5× the interquartile range. Values are pooled across climate models (see Methods). Following common practice in climate projection studies, the periods 2021–2040, 2041–2060, 2061–2080 and 2081–2100 are used to represent conditions </w:t>
      </w:r>
      <w:r w:rsidR="00460C30">
        <w:t>centered</w:t>
      </w:r>
      <w:r>
        <w:t xml:space="preserve"> approximately on 2030, 2050, 2070 and 2090, respectively.</w:t>
      </w:r>
    </w:p>
    <w:p w14:paraId="43DD1C13" w14:textId="77777777" w:rsidR="004E3F4B" w:rsidRDefault="004E3F4B">
      <w:bookmarkStart w:id="10" w:name="_9ife9z69al8" w:colFirst="0" w:colLast="0"/>
      <w:bookmarkEnd w:id="10"/>
    </w:p>
    <w:p w14:paraId="1ED2F165" w14:textId="77777777" w:rsidR="00462069" w:rsidRDefault="00462069">
      <w:pPr>
        <w:rPr>
          <w:b/>
          <w:bCs/>
          <w:sz w:val="26"/>
          <w:szCs w:val="26"/>
        </w:rPr>
      </w:pPr>
      <w:bookmarkStart w:id="11" w:name="_7jy4g7m4et18" w:colFirst="0" w:colLast="0"/>
      <w:bookmarkEnd w:id="11"/>
      <w:r>
        <w:br w:type="page"/>
      </w:r>
    </w:p>
    <w:p w14:paraId="35DC91CF" w14:textId="5F857B2A" w:rsidR="00FE7A04" w:rsidRPr="00FE7A04" w:rsidRDefault="00B022BB" w:rsidP="009D1901">
      <w:pPr>
        <w:pStyle w:val="Heading3"/>
      </w:pPr>
      <w:r>
        <w:lastRenderedPageBreak/>
        <w:t xml:space="preserve">Land use and land cover scenarios </w:t>
      </w:r>
    </w:p>
    <w:p w14:paraId="311F5336" w14:textId="77777777" w:rsidR="004E3F4B" w:rsidRDefault="004E3F4B"/>
    <w:p w14:paraId="19C80521" w14:textId="77777777" w:rsidR="004E3F4B" w:rsidRDefault="00B022BB">
      <w:r>
        <w:rPr>
          <w:noProof/>
        </w:rPr>
        <mc:AlternateContent>
          <mc:Choice Requires="wpg">
            <w:drawing>
              <wp:inline distT="114300" distB="114300" distL="114300" distR="114300" wp14:anchorId="59E193D9" wp14:editId="3DF1DB40">
                <wp:extent cx="5943674" cy="2002221"/>
                <wp:effectExtent l="0" t="0" r="0" b="4445"/>
                <wp:docPr id="1" name="Group 1"/>
                <wp:cNvGraphicFramePr/>
                <a:graphic xmlns:a="http://schemas.openxmlformats.org/drawingml/2006/main">
                  <a:graphicData uri="http://schemas.microsoft.com/office/word/2010/wordprocessingGroup">
                    <wpg:wgp>
                      <wpg:cNvGrpSpPr/>
                      <wpg:grpSpPr>
                        <a:xfrm>
                          <a:off x="0" y="0"/>
                          <a:ext cx="5943674" cy="2002221"/>
                          <a:chOff x="0" y="157175"/>
                          <a:chExt cx="6270403" cy="2095500"/>
                        </a:xfrm>
                      </wpg:grpSpPr>
                      <pic:pic xmlns:pic="http://schemas.openxmlformats.org/drawingml/2006/picture">
                        <pic:nvPicPr>
                          <pic:cNvPr id="2" name="Shape 2"/>
                          <pic:cNvPicPr preferRelativeResize="0"/>
                        </pic:nvPicPr>
                        <pic:blipFill>
                          <a:blip r:embed="rId9">
                            <a:alphaModFix/>
                          </a:blip>
                          <a:stretch>
                            <a:fillRect/>
                          </a:stretch>
                        </pic:blipFill>
                        <pic:spPr>
                          <a:xfrm>
                            <a:off x="3143652" y="157175"/>
                            <a:ext cx="3126672" cy="2095500"/>
                          </a:xfrm>
                          <a:prstGeom prst="rect">
                            <a:avLst/>
                          </a:prstGeom>
                          <a:noFill/>
                          <a:ln>
                            <a:noFill/>
                          </a:ln>
                        </pic:spPr>
                      </pic:pic>
                      <pic:pic xmlns:pic="http://schemas.openxmlformats.org/drawingml/2006/picture">
                        <pic:nvPicPr>
                          <pic:cNvPr id="472187484" name="Shape 3"/>
                          <pic:cNvPicPr preferRelativeResize="0"/>
                        </pic:nvPicPr>
                        <pic:blipFill>
                          <a:blip r:embed="rId10">
                            <a:alphaModFix/>
                          </a:blip>
                          <a:stretch>
                            <a:fillRect/>
                          </a:stretch>
                        </pic:blipFill>
                        <pic:spPr>
                          <a:xfrm>
                            <a:off x="0" y="157175"/>
                            <a:ext cx="3123347" cy="2095500"/>
                          </a:xfrm>
                          <a:prstGeom prst="rect">
                            <a:avLst/>
                          </a:prstGeom>
                          <a:noFill/>
                          <a:ln>
                            <a:noFill/>
                          </a:ln>
                        </pic:spPr>
                      </pic:pic>
                      <wps:wsp>
                        <wps:cNvPr id="1963575957" name="Text Box 1963575957"/>
                        <wps:cNvSpPr txBox="1"/>
                        <wps:spPr>
                          <a:xfrm>
                            <a:off x="2832126" y="157175"/>
                            <a:ext cx="291378" cy="374794"/>
                          </a:xfrm>
                          <a:prstGeom prst="rect">
                            <a:avLst/>
                          </a:prstGeom>
                          <a:solidFill>
                            <a:srgbClr val="F3F3F3">
                              <a:alpha val="64999"/>
                            </a:srgbClr>
                          </a:solidFill>
                          <a:ln>
                            <a:noFill/>
                          </a:ln>
                        </wps:spPr>
                        <wps:txbx>
                          <w:txbxContent>
                            <w:p w14:paraId="28FA0EC0" w14:textId="77777777" w:rsidR="004E3F4B" w:rsidRDefault="00B022BB">
                              <w:pPr>
                                <w:spacing w:line="240" w:lineRule="auto"/>
                                <w:textDirection w:val="btLr"/>
                              </w:pPr>
                              <w:r>
                                <w:rPr>
                                  <w:rFonts w:ascii="Arial" w:eastAsia="Arial" w:hAnsi="Arial" w:cs="Arial"/>
                                  <w:b/>
                                  <w:color w:val="000000"/>
                                  <w:sz w:val="24"/>
                                </w:rPr>
                                <w:t>a</w:t>
                              </w:r>
                            </w:p>
                          </w:txbxContent>
                        </wps:txbx>
                        <wps:bodyPr spcFirstLastPara="1" wrap="square" lIns="91425" tIns="91425" rIns="91425" bIns="91425" anchor="t" anchorCtr="0">
                          <a:spAutoFit/>
                        </wps:bodyPr>
                      </wps:wsp>
                      <wps:wsp>
                        <wps:cNvPr id="1148166211" name="Text Box 1148166211"/>
                        <wps:cNvSpPr txBox="1"/>
                        <wps:spPr>
                          <a:xfrm>
                            <a:off x="5979025" y="157175"/>
                            <a:ext cx="291378" cy="374794"/>
                          </a:xfrm>
                          <a:prstGeom prst="rect">
                            <a:avLst/>
                          </a:prstGeom>
                          <a:solidFill>
                            <a:srgbClr val="F3F3F3">
                              <a:alpha val="64999"/>
                            </a:srgbClr>
                          </a:solidFill>
                          <a:ln>
                            <a:noFill/>
                          </a:ln>
                        </wps:spPr>
                        <wps:txbx>
                          <w:txbxContent>
                            <w:p w14:paraId="5E7396F6" w14:textId="77777777" w:rsidR="004E3F4B" w:rsidRDefault="00B022BB">
                              <w:pPr>
                                <w:spacing w:line="240" w:lineRule="auto"/>
                                <w:textDirection w:val="btLr"/>
                              </w:pPr>
                              <w:r>
                                <w:rPr>
                                  <w:rFonts w:ascii="Arial" w:eastAsia="Arial" w:hAnsi="Arial" w:cs="Arial"/>
                                  <w:b/>
                                  <w:color w:val="000000"/>
                                  <w:sz w:val="24"/>
                                </w:rPr>
                                <w:t>b</w:t>
                              </w:r>
                            </w:p>
                          </w:txbxContent>
                        </wps:txbx>
                        <wps:bodyPr spcFirstLastPara="1" wrap="square" lIns="91425" tIns="91425" rIns="91425" bIns="91425" anchor="t" anchorCtr="0">
                          <a:spAutoFit/>
                        </wps:bodyPr>
                      </wps:wsp>
                    </wpg:wgp>
                  </a:graphicData>
                </a:graphic>
              </wp:inline>
            </w:drawing>
          </mc:Choice>
          <mc:Fallback>
            <w:pict>
              <v:group w14:anchorId="59E193D9" id="Group 1" o:spid="_x0000_s1026" style="width:468pt;height:157.65pt;mso-position-horizontal-relative:char;mso-position-vertical-relative:line" coordorigin=",1571" coordsize="62704,209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2" o:spid="_x0000_s1027" type="#_x0000_t75" style="position:absolute;left:31436;top:1571;width:31267;height:20955;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">
                  <v:imagedata r:id="rId11" o:title=""/>
                </v:shape>
                <v:shape id="Shape 3" o:spid="_x0000_s1028" type="#_x0000_t75" style="position:absolute;top:1571;width:31233;height:20955;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">
                  <v:imagedata r:id="rId12" o:title=""/>
                </v:shape>
                <v:shapetype id="_x0000_t202" coordsize="21600,21600" o:spt="202" path="m,l,21600r21600,l21600,xe">
                  <v:stroke joinstyle="miter"/>
                  <v:path gradientshapeok="t" o:connecttype="rect"/>
                </v:shapetype>
                <v:shape id="Text Box 1963575957" o:spid="_x0000_s1029" type="#_x0000_t202" style="position:absolute;left:28321;top:1571;width:2914;height:37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" fillcolor="#f3f3f3" stroked="f">
                  <v:fill opacity="42662f"/>
                  <v:textbox style="mso-fit-shape-to-text:t" inset="2.53958mm,2.53958mm,2.53958mm,2.53958mm">
                    <w:txbxContent>
                      <w:p w14:paraId="28FA0EC0" w14:textId="77777777" w:rsidR="004E3F4B" w:rsidRDefault="00B022BB">
                        <w:pPr>
                          <w:spacing w:line="240" w:lineRule="auto"/>
                          <w:textDirection w:val="btLr"/>
                        </w:pPr>
                        <w:r>
                          <w:rPr>
                            <w:rFonts w:ascii="Arial" w:eastAsia="Arial" w:hAnsi="Arial" w:cs="Arial"/>
                            <w:b/>
                            <w:color w:val="000000"/>
                            <w:sz w:val="24"/>
                          </w:rPr>
                          <w:t>a</w:t>
                        </w:r>
                      </w:p>
                    </w:txbxContent>
                  </v:textbox>
                </v:shape>
                <v:shape id="Text Box 1148166211" o:spid="_x0000_s1030" type="#_x0000_t202" style="position:absolute;left:59790;top:1571;width:2914;height:37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" fillcolor="#f3f3f3" stroked="f">
                  <v:fill opacity="42662f"/>
                  <v:textbox style="mso-fit-shape-to-text:t" inset="2.53958mm,2.53958mm,2.53958mm,2.53958mm">
                    <w:txbxContent>
                      <w:p w14:paraId="5E7396F6" w14:textId="77777777" w:rsidR="004E3F4B" w:rsidRDefault="00B022BB">
                        <w:pPr>
                          <w:spacing w:line="240" w:lineRule="auto"/>
                          <w:textDirection w:val="btLr"/>
                        </w:pPr>
                        <w:r>
                          <w:rPr>
                            <w:rFonts w:ascii="Arial" w:eastAsia="Arial" w:hAnsi="Arial" w:cs="Arial"/>
                            <w:b/>
                            <w:color w:val="000000"/>
                            <w:sz w:val="24"/>
                          </w:rPr>
                          <w:t>b</w:t>
                        </w:r>
                      </w:p>
                    </w:txbxContent>
                  </v:textbox>
                </v:shape>
                <w10:anchorlock/>
              </v:group>
            </w:pict>
          </mc:Fallback>
        </mc:AlternateContent>
      </w:r>
    </w:p>
    <w:p w14:paraId="2979738B" w14:textId="26AC423B" w:rsidR="004E3F4B" w:rsidRDefault="00B022BB">
      <w:pPr>
        <w:pStyle w:val="Heading4"/>
      </w:pPr>
      <w:bookmarkStart w:id="12" w:name="_3b9z4ol9r11h" w:colFirst="0" w:colLast="0"/>
      <w:bookmarkEnd w:id="12"/>
      <w:r>
        <w:rPr>
          <w:b/>
          <w:bCs/>
        </w:rPr>
        <w:t xml:space="preserve">Sup. Fig. 3 | Example of the vegetation-to-impervious conversion scenario. </w:t>
      </w:r>
      <w:r>
        <w:t xml:space="preserve">The scenario converts </w:t>
      </w:r>
      <w:proofErr w:type="gramStart"/>
      <w:r>
        <w:t>all natural</w:t>
      </w:r>
      <w:proofErr w:type="gramEnd"/>
      <w:r>
        <w:t xml:space="preserve"> land-cover classes, including deciduous woodland, coniferous woodland, improved grassland, neutral grassland, calcareous grassland, acid grassland and heather grassland, to urban built-up land. a, Baseline LULC map. b, LULC scenario map after vegetation-to-impervious conversion. The LULC categories and </w:t>
      </w:r>
      <w:r w:rsidR="00101B78">
        <w:t>color</w:t>
      </w:r>
      <w:r>
        <w:t xml:space="preserve"> scheme are the same as in Sup. Fig. 2.</w:t>
      </w:r>
    </w:p>
    <w:p w14:paraId="335269F2" w14:textId="77777777" w:rsidR="004E3F4B" w:rsidRDefault="004E3F4B"/>
    <w:p w14:paraId="7BB74991" w14:textId="77777777" w:rsidR="004E3F4B" w:rsidRDefault="00B022BB">
      <w:r>
        <w:rPr>
          <w:noProof/>
        </w:rPr>
        <mc:AlternateContent>
          <mc:Choice Requires="wpg">
            <w:drawing>
              <wp:inline distT="114300" distB="114300" distL="114300" distR="114300" wp14:anchorId="027503EA" wp14:editId="5E23DD6E">
                <wp:extent cx="5943600" cy="2008464"/>
                <wp:effectExtent l="0" t="0" r="0" b="0"/>
                <wp:docPr id="696058823" name="Group 696058823"/>
                <wp:cNvGraphicFramePr/>
                <a:graphic xmlns:a="http://schemas.openxmlformats.org/drawingml/2006/main">
                  <a:graphicData uri="http://schemas.microsoft.com/office/word/2010/wordprocessingGroup">
                    <wpg:wgp>
                      <wpg:cNvGrpSpPr/>
                      <wpg:grpSpPr>
                        <a:xfrm>
                          <a:off x="0" y="0"/>
                          <a:ext cx="5943600" cy="2008464"/>
                          <a:chOff x="0" y="167675"/>
                          <a:chExt cx="6223175" cy="2085250"/>
                        </a:xfrm>
                      </wpg:grpSpPr>
                      <pic:pic xmlns:pic="http://schemas.openxmlformats.org/drawingml/2006/picture">
                        <pic:nvPicPr>
                          <pic:cNvPr id="1482795634" name="Shape 6"/>
                          <pic:cNvPicPr preferRelativeResize="0"/>
                        </pic:nvPicPr>
                        <pic:blipFill>
                          <a:blip r:embed="rId13">
                            <a:alphaModFix/>
                          </a:blip>
                          <a:stretch>
                            <a:fillRect/>
                          </a:stretch>
                        </pic:blipFill>
                        <pic:spPr>
                          <a:xfrm>
                            <a:off x="-1" y="167713"/>
                            <a:ext cx="3101431" cy="2085199"/>
                          </a:xfrm>
                          <a:prstGeom prst="rect">
                            <a:avLst/>
                          </a:prstGeom>
                          <a:noFill/>
                          <a:ln>
                            <a:noFill/>
                          </a:ln>
                        </pic:spPr>
                      </pic:pic>
                      <pic:pic xmlns:pic="http://schemas.openxmlformats.org/drawingml/2006/picture">
                        <pic:nvPicPr>
                          <pic:cNvPr id="2137037467" name="Shape 7"/>
                          <pic:cNvPicPr preferRelativeResize="0"/>
                        </pic:nvPicPr>
                        <pic:blipFill>
                          <a:blip r:embed="rId14">
                            <a:alphaModFix/>
                          </a:blip>
                          <a:stretch>
                            <a:fillRect/>
                          </a:stretch>
                        </pic:blipFill>
                        <pic:spPr>
                          <a:xfrm>
                            <a:off x="3121728" y="167710"/>
                            <a:ext cx="3101427" cy="2085211"/>
                          </a:xfrm>
                          <a:prstGeom prst="rect">
                            <a:avLst/>
                          </a:prstGeom>
                          <a:noFill/>
                          <a:ln>
                            <a:noFill/>
                          </a:ln>
                        </pic:spPr>
                      </pic:pic>
                      <wps:wsp>
                        <wps:cNvPr id="645802919" name="Text Box 645802919"/>
                        <wps:cNvSpPr txBox="1"/>
                        <wps:spPr>
                          <a:xfrm>
                            <a:off x="5933950" y="167700"/>
                            <a:ext cx="289200" cy="369300"/>
                          </a:xfrm>
                          <a:prstGeom prst="rect">
                            <a:avLst/>
                          </a:prstGeom>
                          <a:solidFill>
                            <a:srgbClr val="F3F3F3">
                              <a:alpha val="65190"/>
                            </a:srgbClr>
                          </a:solidFill>
                          <a:ln>
                            <a:noFill/>
                          </a:ln>
                        </wps:spPr>
                        <wps:txbx>
                          <w:txbxContent>
                            <w:p w14:paraId="4839E7FE" w14:textId="77777777" w:rsidR="004E3F4B" w:rsidRDefault="00B022BB">
                              <w:pPr>
                                <w:spacing w:line="240" w:lineRule="auto"/>
                                <w:textDirection w:val="btLr"/>
                              </w:pPr>
                              <w:r>
                                <w:rPr>
                                  <w:rFonts w:ascii="Arial" w:eastAsia="Arial" w:hAnsi="Arial" w:cs="Arial"/>
                                  <w:b/>
                                  <w:color w:val="000000"/>
                                  <w:sz w:val="24"/>
                                </w:rPr>
                                <w:t>b</w:t>
                              </w:r>
                            </w:p>
                          </w:txbxContent>
                        </wps:txbx>
                        <wps:bodyPr spcFirstLastPara="1" wrap="square" lIns="91425" tIns="91425" rIns="91425" bIns="91425" anchor="t" anchorCtr="0">
                          <a:spAutoFit/>
                        </wps:bodyPr>
                      </wps:wsp>
                      <wps:wsp>
                        <wps:cNvPr id="887816679" name="Text Box 887816679"/>
                        <wps:cNvSpPr txBox="1"/>
                        <wps:spPr>
                          <a:xfrm>
                            <a:off x="2832524" y="167696"/>
                            <a:ext cx="289200" cy="369300"/>
                          </a:xfrm>
                          <a:prstGeom prst="rect">
                            <a:avLst/>
                          </a:prstGeom>
                          <a:solidFill>
                            <a:srgbClr val="F3F3F3">
                              <a:alpha val="64999"/>
                            </a:srgbClr>
                          </a:solidFill>
                          <a:ln>
                            <a:noFill/>
                          </a:ln>
                        </wps:spPr>
                        <wps:txbx>
                          <w:txbxContent>
                            <w:p w14:paraId="5811596F" w14:textId="77777777" w:rsidR="004E3F4B" w:rsidRDefault="00B022BB">
                              <w:pPr>
                                <w:spacing w:line="240" w:lineRule="auto"/>
                                <w:textDirection w:val="btLr"/>
                              </w:pPr>
                              <w:r>
                                <w:rPr>
                                  <w:rFonts w:ascii="Arial" w:eastAsia="Arial" w:hAnsi="Arial" w:cs="Arial"/>
                                  <w:b/>
                                  <w:color w:val="000000"/>
                                  <w:sz w:val="24"/>
                                </w:rPr>
                                <w:t>a</w:t>
                              </w:r>
                            </w:p>
                          </w:txbxContent>
                        </wps:txbx>
                        <wps:bodyPr spcFirstLastPara="1" wrap="square" lIns="91425" tIns="91425" rIns="91425" bIns="91425" anchor="t" anchorCtr="0">
                          <a:spAutoFit/>
                        </wps:bodyPr>
                      </wps:wsp>
                      <pic:pic xmlns:pic="http://schemas.openxmlformats.org/drawingml/2006/picture">
                        <pic:nvPicPr>
                          <pic:cNvPr id="38791946" name="Shape 10"/>
                          <pic:cNvPicPr preferRelativeResize="0"/>
                        </pic:nvPicPr>
                        <pic:blipFill>
                          <a:blip r:embed="rId15">
                            <a:alphaModFix/>
                          </a:blip>
                          <a:stretch>
                            <a:fillRect/>
                          </a:stretch>
                        </pic:blipFill>
                        <pic:spPr>
                          <a:xfrm>
                            <a:off x="2552195" y="1853147"/>
                            <a:ext cx="518777" cy="369300"/>
                          </a:xfrm>
                          <a:prstGeom prst="rect">
                            <a:avLst/>
                          </a:prstGeom>
                          <a:noFill/>
                          <a:ln>
                            <a:noFill/>
                          </a:ln>
                        </pic:spPr>
                      </pic:pic>
                    </wpg:wgp>
                  </a:graphicData>
                </a:graphic>
              </wp:inline>
            </w:drawing>
          </mc:Choice>
          <mc:Fallback>
            <w:pict>
              <v:group w14:anchorId="027503EA" id="Group 696058823" o:spid="_x0000_s1031" style="width:468pt;height:158.15pt;mso-position-horizontal-relative:char;mso-position-vertical-relative:line" coordorigin=",1676" coordsize="62231,2085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">
                <v:shape id="Shape 6" o:spid="_x0000_s1032" type="#_x0000_t75" style="position:absolute;top:1677;width:31014;height:2085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">
                  <v:imagedata r:id="rId16" o:title=""/>
                </v:shape>
                <v:shape id="Shape 7" o:spid="_x0000_s1033" type="#_x0000_t75" style="position:absolute;left:31217;top:1677;width:31014;height:2085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">
                  <v:imagedata r:id="rId17" o:title=""/>
                </v:shape>
                <v:shape id="Text Box 645802919" o:spid="_x0000_s1034" type="#_x0000_t202" style="position:absolute;left:59339;top:1677;width:2892;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" fillcolor="#f3f3f3" stroked="f">
                  <v:fill opacity="42662f"/>
                  <v:textbox style="mso-fit-shape-to-text:t" inset="2.53958mm,2.53958mm,2.53958mm,2.53958mm">
                    <w:txbxContent>
                      <w:p w14:paraId="4839E7FE" w14:textId="77777777" w:rsidR="004E3F4B" w:rsidRDefault="00B022BB">
                        <w:pPr>
                          <w:spacing w:line="240" w:lineRule="auto"/>
                          <w:textDirection w:val="btLr"/>
                        </w:pPr>
                        <w:r>
                          <w:rPr>
                            <w:rFonts w:ascii="Arial" w:eastAsia="Arial" w:hAnsi="Arial" w:cs="Arial"/>
                            <w:b/>
                            <w:color w:val="000000"/>
                            <w:sz w:val="24"/>
                          </w:rPr>
                          <w:t>b</w:t>
                        </w:r>
                      </w:p>
                    </w:txbxContent>
                  </v:textbox>
                </v:shape>
                <v:shape id="Text Box 887816679" o:spid="_x0000_s1035" type="#_x0000_t202" style="position:absolute;left:28325;top:1676;width:2892;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" fillcolor="#f3f3f3" stroked="f">
                  <v:fill opacity="42662f"/>
                  <v:textbox style="mso-fit-shape-to-text:t" inset="2.53958mm,2.53958mm,2.53958mm,2.53958mm">
                    <w:txbxContent>
                      <w:p w14:paraId="5811596F" w14:textId="77777777" w:rsidR="004E3F4B" w:rsidRDefault="00B022BB">
                        <w:pPr>
                          <w:spacing w:line="240" w:lineRule="auto"/>
                          <w:textDirection w:val="btLr"/>
                        </w:pPr>
                        <w:r>
                          <w:rPr>
                            <w:rFonts w:ascii="Arial" w:eastAsia="Arial" w:hAnsi="Arial" w:cs="Arial"/>
                            <w:b/>
                            <w:color w:val="000000"/>
                            <w:sz w:val="24"/>
                          </w:rPr>
                          <w:t>a</w:t>
                        </w:r>
                      </w:p>
                    </w:txbxContent>
                  </v:textbox>
                </v:shape>
                <v:shape id="Shape 10" o:spid="_x0000_s1036" type="#_x0000_t75" style="position:absolute;left:25521;top:18531;width:5188;height:3693;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">
                  <v:imagedata r:id="rId18" o:title=""/>
                </v:shape>
                <w10:anchorlock/>
              </v:group>
            </w:pict>
          </mc:Fallback>
        </mc:AlternateContent>
      </w:r>
    </w:p>
    <w:p w14:paraId="418E4C04" w14:textId="114BAE01" w:rsidR="004E3F4B" w:rsidRDefault="00B022BB">
      <w:pPr>
        <w:pStyle w:val="Heading4"/>
      </w:pPr>
      <w:bookmarkStart w:id="13" w:name="_faapb86f8jbe" w:colFirst="0" w:colLast="0"/>
      <w:bookmarkEnd w:id="13"/>
      <w:r>
        <w:rPr>
          <w:b/>
          <w:bCs/>
        </w:rPr>
        <w:t xml:space="preserve">Sup. Fig. 4 | Example of the climate-driven tree canopy loss scenario. </w:t>
      </w:r>
      <w:r>
        <w:t xml:space="preserve">Areas in red squares denote individual trees will be at climate risk, and pixels within green squares represent individual trees would remain healthy under future climate change scenarios (a). Trees at future climate risks would degrade and be converted to grassland (b). The LULC categories and </w:t>
      </w:r>
      <w:r w:rsidR="00101B78">
        <w:t>color</w:t>
      </w:r>
      <w:r>
        <w:t xml:space="preserve"> scheme are the same as in Sup. Fig. 2.</w:t>
      </w:r>
    </w:p>
    <w:p w14:paraId="0B07178A" w14:textId="77777777" w:rsidR="004E3F4B" w:rsidRDefault="004E3F4B"/>
    <w:p w14:paraId="2974AC5F" w14:textId="77777777" w:rsidR="00F03FE9" w:rsidRDefault="00F03FE9"/>
    <w:p w14:paraId="2A1EB3B2" w14:textId="77777777" w:rsidR="004E3F4B" w:rsidRDefault="00B022BB">
      <w:r>
        <w:rPr>
          <w:noProof/>
        </w:rPr>
        <w:lastRenderedPageBreak/>
        <mc:AlternateContent>
          <mc:Choice Requires="wpg">
            <w:drawing>
              <wp:inline distT="114300" distB="114300" distL="114300" distR="114300" wp14:anchorId="20F2B25C" wp14:editId="19B14565">
                <wp:extent cx="5943662" cy="1999760"/>
                <wp:effectExtent l="0" t="0" r="0" b="0"/>
                <wp:docPr id="5" name="Group 5"/>
                <wp:cNvGraphicFramePr/>
                <a:graphic xmlns:a="http://schemas.openxmlformats.org/drawingml/2006/main">
                  <a:graphicData uri="http://schemas.microsoft.com/office/word/2010/wordprocessingGroup">
                    <wpg:wgp>
                      <wpg:cNvGrpSpPr/>
                      <wpg:grpSpPr>
                        <a:xfrm>
                          <a:off x="0" y="0"/>
                          <a:ext cx="5943662" cy="1999760"/>
                          <a:chOff x="0" y="40600"/>
                          <a:chExt cx="6073663" cy="2030281"/>
                        </a:xfrm>
                      </wpg:grpSpPr>
                      <pic:pic xmlns:pic="http://schemas.openxmlformats.org/drawingml/2006/picture">
                        <pic:nvPicPr>
                          <pic:cNvPr id="2103263082" name="Shape 19"/>
                          <pic:cNvPicPr preferRelativeResize="0"/>
                        </pic:nvPicPr>
                        <pic:blipFill>
                          <a:blip r:embed="rId19">
                            <a:alphaModFix/>
                          </a:blip>
                          <a:stretch>
                            <a:fillRect/>
                          </a:stretch>
                        </pic:blipFill>
                        <pic:spPr>
                          <a:xfrm>
                            <a:off x="0" y="40600"/>
                            <a:ext cx="3016500" cy="2030281"/>
                          </a:xfrm>
                          <a:prstGeom prst="rect">
                            <a:avLst/>
                          </a:prstGeom>
                          <a:noFill/>
                          <a:ln>
                            <a:noFill/>
                          </a:ln>
                        </pic:spPr>
                      </pic:pic>
                      <pic:pic xmlns:pic="http://schemas.openxmlformats.org/drawingml/2006/picture">
                        <pic:nvPicPr>
                          <pic:cNvPr id="332952030" name="Shape 20"/>
                          <pic:cNvPicPr preferRelativeResize="0"/>
                        </pic:nvPicPr>
                        <pic:blipFill>
                          <a:blip r:embed="rId20">
                            <a:alphaModFix/>
                          </a:blip>
                          <a:stretch>
                            <a:fillRect/>
                          </a:stretch>
                        </pic:blipFill>
                        <pic:spPr>
                          <a:xfrm>
                            <a:off x="3036802" y="40600"/>
                            <a:ext cx="3016502" cy="2028120"/>
                          </a:xfrm>
                          <a:prstGeom prst="rect">
                            <a:avLst/>
                          </a:prstGeom>
                          <a:noFill/>
                          <a:ln>
                            <a:noFill/>
                          </a:ln>
                        </pic:spPr>
                      </pic:pic>
                      <wps:wsp>
                        <wps:cNvPr id="1737172785" name="Text Box 1737172785"/>
                        <wps:cNvSpPr txBox="1"/>
                        <wps:spPr>
                          <a:xfrm>
                            <a:off x="2740775" y="40600"/>
                            <a:ext cx="295863" cy="363576"/>
                          </a:xfrm>
                          <a:prstGeom prst="rect">
                            <a:avLst/>
                          </a:prstGeom>
                          <a:solidFill>
                            <a:srgbClr val="F3F3F3">
                              <a:alpha val="64999"/>
                            </a:srgbClr>
                          </a:solidFill>
                          <a:ln>
                            <a:noFill/>
                          </a:ln>
                        </wps:spPr>
                        <wps:txbx>
                          <w:txbxContent>
                            <w:p w14:paraId="2F6596DD" w14:textId="77777777" w:rsidR="004E3F4B" w:rsidRDefault="00B022BB">
                              <w:pPr>
                                <w:spacing w:line="240" w:lineRule="auto"/>
                                <w:textDirection w:val="btLr"/>
                              </w:pPr>
                              <w:r>
                                <w:rPr>
                                  <w:rFonts w:ascii="Arial" w:eastAsia="Arial" w:hAnsi="Arial" w:cs="Arial"/>
                                  <w:b/>
                                  <w:color w:val="000000"/>
                                  <w:sz w:val="24"/>
                                </w:rPr>
                                <w:t>a</w:t>
                              </w:r>
                            </w:p>
                          </w:txbxContent>
                        </wps:txbx>
                        <wps:bodyPr spcFirstLastPara="1" wrap="square" lIns="91425" tIns="91425" rIns="91425" bIns="91425" anchor="t" anchorCtr="0">
                          <a:spAutoFit/>
                        </wps:bodyPr>
                      </wps:wsp>
                      <wps:wsp>
                        <wps:cNvPr id="1153959523" name="Text Box 1153959523"/>
                        <wps:cNvSpPr txBox="1"/>
                        <wps:spPr>
                          <a:xfrm>
                            <a:off x="5777800" y="40600"/>
                            <a:ext cx="295863" cy="363576"/>
                          </a:xfrm>
                          <a:prstGeom prst="rect">
                            <a:avLst/>
                          </a:prstGeom>
                          <a:solidFill>
                            <a:srgbClr val="F3F3F3">
                              <a:alpha val="64999"/>
                            </a:srgbClr>
                          </a:solidFill>
                          <a:ln>
                            <a:noFill/>
                          </a:ln>
                        </wps:spPr>
                        <wps:txbx>
                          <w:txbxContent>
                            <w:p w14:paraId="6C88CD24" w14:textId="77777777" w:rsidR="004E3F4B" w:rsidRDefault="00B022BB">
                              <w:pPr>
                                <w:spacing w:line="240" w:lineRule="auto"/>
                                <w:textDirection w:val="btLr"/>
                              </w:pPr>
                              <w:r>
                                <w:rPr>
                                  <w:rFonts w:ascii="Arial" w:eastAsia="Arial" w:hAnsi="Arial" w:cs="Arial"/>
                                  <w:b/>
                                  <w:color w:val="000000"/>
                                  <w:sz w:val="24"/>
                                </w:rPr>
                                <w:t>b</w:t>
                              </w:r>
                            </w:p>
                          </w:txbxContent>
                        </wps:txbx>
                        <wps:bodyPr spcFirstLastPara="1" wrap="square" lIns="91425" tIns="91425" rIns="91425" bIns="91425" anchor="t" anchorCtr="0">
                          <a:spAutoFit/>
                        </wps:bodyPr>
                      </wps:wsp>
                    </wpg:wgp>
                  </a:graphicData>
                </a:graphic>
              </wp:inline>
            </w:drawing>
          </mc:Choice>
          <mc:Fallback>
            <w:pict>
              <v:group w14:anchorId="20F2B25C" id="Group 5" o:spid="_x0000_s1037" style="width:468pt;height:157.45pt;mso-position-horizontal-relative:char;mso-position-vertical-relative:line" coordorigin=",406" coordsize="60736,203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">
                <v:shape id="Shape 19" o:spid="_x0000_s1038" type="#_x0000_t75" style="position:absolute;top:406;width:30165;height:2030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">
                  <v:imagedata r:id="rId21" o:title=""/>
                </v:shape>
                <v:shape id="Shape 20" o:spid="_x0000_s1039" type="#_x0000_t75" style="position:absolute;left:30368;top:406;width:30165;height:20281;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">
                  <v:imagedata r:id="rId22" o:title=""/>
                </v:shape>
                <v:shape id="Text Box 1737172785" o:spid="_x0000_s1040" type="#_x0000_t202" style="position:absolute;left:27407;top:406;width:2959;height:36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" fillcolor="#f3f3f3" stroked="f">
                  <v:fill opacity="42662f"/>
                  <v:textbox style="mso-fit-shape-to-text:t" inset="2.53958mm,2.53958mm,2.53958mm,2.53958mm">
                    <w:txbxContent>
                      <w:p w14:paraId="2F6596DD" w14:textId="77777777" w:rsidR="004E3F4B" w:rsidRDefault="00B022BB">
                        <w:pPr>
                          <w:spacing w:line="240" w:lineRule="auto"/>
                          <w:textDirection w:val="btLr"/>
                        </w:pPr>
                        <w:r>
                          <w:rPr>
                            <w:rFonts w:ascii="Arial" w:eastAsia="Arial" w:hAnsi="Arial" w:cs="Arial"/>
                            <w:b/>
                            <w:color w:val="000000"/>
                            <w:sz w:val="24"/>
                          </w:rPr>
                          <w:t>a</w:t>
                        </w:r>
                      </w:p>
                    </w:txbxContent>
                  </v:textbox>
                </v:shape>
                <v:shape id="Text Box 1153959523" o:spid="_x0000_s1041" type="#_x0000_t202" style="position:absolute;left:57778;top:406;width:2958;height:36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" fillcolor="#f3f3f3" stroked="f">
                  <v:fill opacity="42662f"/>
                  <v:textbox style="mso-fit-shape-to-text:t" inset="2.53958mm,2.53958mm,2.53958mm,2.53958mm">
                    <w:txbxContent>
                      <w:p w14:paraId="6C88CD24" w14:textId="77777777" w:rsidR="004E3F4B" w:rsidRDefault="00B022BB">
                        <w:pPr>
                          <w:spacing w:line="240" w:lineRule="auto"/>
                          <w:textDirection w:val="btLr"/>
                        </w:pPr>
                        <w:r>
                          <w:rPr>
                            <w:rFonts w:ascii="Arial" w:eastAsia="Arial" w:hAnsi="Arial" w:cs="Arial"/>
                            <w:b/>
                            <w:color w:val="000000"/>
                            <w:sz w:val="24"/>
                          </w:rPr>
                          <w:t>b</w:t>
                        </w:r>
                      </w:p>
                    </w:txbxContent>
                  </v:textbox>
                </v:shape>
                <w10:anchorlock/>
              </v:group>
            </w:pict>
          </mc:Fallback>
        </mc:AlternateContent>
      </w:r>
    </w:p>
    <w:p w14:paraId="76E06DBB" w14:textId="41A870C7" w:rsidR="004E3F4B" w:rsidRDefault="00B022BB">
      <w:pPr>
        <w:pStyle w:val="Heading4"/>
      </w:pPr>
      <w:bookmarkStart w:id="14" w:name="_yxxv5a3vxute" w:colFirst="0" w:colLast="0"/>
      <w:bookmarkEnd w:id="14"/>
      <w:r>
        <w:rPr>
          <w:b/>
          <w:bCs/>
        </w:rPr>
        <w:t>Sup. Fig. 5 | Example of the opportunity tree planting scenario.</w:t>
      </w:r>
      <w:r>
        <w:t xml:space="preserve"> Increasing tree cover by converting opportunity land (primarily unused areas) to tree cover. Left (a): baseline LULC map (areas with magenta diagonal hatching indicate potential opportunity land for greening); right (b): scenario map. The LULC categories and </w:t>
      </w:r>
      <w:r w:rsidR="00101B78">
        <w:t>color</w:t>
      </w:r>
      <w:r>
        <w:t xml:space="preserve"> scheme are the same as in Sup. Fig. 2.</w:t>
      </w:r>
    </w:p>
    <w:p w14:paraId="1ADE965F" w14:textId="77777777" w:rsidR="004E3F4B" w:rsidRDefault="004E3F4B"/>
    <w:p w14:paraId="4188DF52" w14:textId="77777777" w:rsidR="00F03FE9" w:rsidRDefault="00F03FE9"/>
    <w:p w14:paraId="683B8284" w14:textId="77777777" w:rsidR="004E3F4B" w:rsidRDefault="00B022BB">
      <w:r>
        <w:rPr>
          <w:noProof/>
        </w:rPr>
        <mc:AlternateContent>
          <mc:Choice Requires="wpg">
            <w:drawing>
              <wp:inline distT="114300" distB="114300" distL="114300" distR="114300" wp14:anchorId="40C00297" wp14:editId="21303EF6">
                <wp:extent cx="5943581" cy="1912809"/>
                <wp:effectExtent l="0" t="0" r="635" b="5080"/>
                <wp:docPr id="8" name="Group 8"/>
                <wp:cNvGraphicFramePr/>
                <a:graphic xmlns:a="http://schemas.openxmlformats.org/drawingml/2006/main">
                  <a:graphicData uri="http://schemas.microsoft.com/office/word/2010/wordprocessingGroup">
                    <wpg:wgp>
                      <wpg:cNvGrpSpPr/>
                      <wpg:grpSpPr>
                        <a:xfrm>
                          <a:off x="0" y="0"/>
                          <a:ext cx="5943581" cy="1912809"/>
                          <a:chOff x="0" y="-1816"/>
                          <a:chExt cx="7381301" cy="2370159"/>
                        </a:xfrm>
                      </wpg:grpSpPr>
                      <pic:pic xmlns:pic="http://schemas.openxmlformats.org/drawingml/2006/picture">
                        <pic:nvPicPr>
                          <pic:cNvPr id="36" name="Shape 36"/>
                          <pic:cNvPicPr preferRelativeResize="0"/>
                        </pic:nvPicPr>
                        <pic:blipFill>
                          <a:blip r:embed="rId23">
                            <a:alphaModFix/>
                          </a:blip>
                          <a:stretch>
                            <a:fillRect/>
                          </a:stretch>
                        </pic:blipFill>
                        <pic:spPr>
                          <a:xfrm>
                            <a:off x="0" y="0"/>
                            <a:ext cx="1830100" cy="2293976"/>
                          </a:xfrm>
                          <a:prstGeom prst="rect">
                            <a:avLst/>
                          </a:prstGeom>
                          <a:noFill/>
                          <a:ln>
                            <a:noFill/>
                          </a:ln>
                        </pic:spPr>
                      </pic:pic>
                      <pic:pic xmlns:pic="http://schemas.openxmlformats.org/drawingml/2006/picture">
                        <pic:nvPicPr>
                          <pic:cNvPr id="37" name="Shape 37"/>
                          <pic:cNvPicPr preferRelativeResize="0"/>
                        </pic:nvPicPr>
                        <pic:blipFill>
                          <a:blip r:embed="rId24">
                            <a:alphaModFix/>
                          </a:blip>
                          <a:stretch>
                            <a:fillRect/>
                          </a:stretch>
                        </pic:blipFill>
                        <pic:spPr>
                          <a:xfrm>
                            <a:off x="1850402" y="0"/>
                            <a:ext cx="1830100" cy="2294899"/>
                          </a:xfrm>
                          <a:prstGeom prst="rect">
                            <a:avLst/>
                          </a:prstGeom>
                          <a:noFill/>
                          <a:ln>
                            <a:noFill/>
                          </a:ln>
                        </pic:spPr>
                      </pic:pic>
                      <wps:wsp>
                        <wps:cNvPr id="579247340" name="Text Box 579247340"/>
                        <wps:cNvSpPr txBox="1"/>
                        <wps:spPr>
                          <a:xfrm>
                            <a:off x="0" y="0"/>
                            <a:ext cx="274397" cy="425637"/>
                          </a:xfrm>
                          <a:prstGeom prst="rect">
                            <a:avLst/>
                          </a:prstGeom>
                          <a:solidFill>
                            <a:srgbClr val="F3F3F3">
                              <a:alpha val="64999"/>
                            </a:srgbClr>
                          </a:solidFill>
                          <a:ln>
                            <a:noFill/>
                          </a:ln>
                        </wps:spPr>
                        <wps:txbx>
                          <w:txbxContent>
                            <w:p w14:paraId="54724E51" w14:textId="77777777" w:rsidR="004E3F4B" w:rsidRDefault="00B022BB">
                              <w:pPr>
                                <w:spacing w:line="240" w:lineRule="auto"/>
                                <w:jc w:val="center"/>
                                <w:textDirection w:val="btLr"/>
                              </w:pPr>
                              <w:r>
                                <w:rPr>
                                  <w:rFonts w:ascii="Arial" w:eastAsia="Arial" w:hAnsi="Arial" w:cs="Arial"/>
                                  <w:b/>
                                  <w:color w:val="000000"/>
                                </w:rPr>
                                <w:t>a</w:t>
                              </w:r>
                            </w:p>
                          </w:txbxContent>
                        </wps:txbx>
                        <wps:bodyPr spcFirstLastPara="1" wrap="square" lIns="91425" tIns="91425" rIns="91425" bIns="91425" anchor="t" anchorCtr="0">
                          <a:spAutoFit/>
                        </wps:bodyPr>
                      </wps:wsp>
                      <wps:wsp>
                        <wps:cNvPr id="1365145105" name="Text Box 1365145105"/>
                        <wps:cNvSpPr txBox="1"/>
                        <wps:spPr>
                          <a:xfrm>
                            <a:off x="0" y="1938001"/>
                            <a:ext cx="1014895" cy="425637"/>
                          </a:xfrm>
                          <a:prstGeom prst="rect">
                            <a:avLst/>
                          </a:prstGeom>
                          <a:solidFill>
                            <a:srgbClr val="F3F3F3">
                              <a:alpha val="64999"/>
                            </a:srgbClr>
                          </a:solidFill>
                          <a:ln>
                            <a:noFill/>
                          </a:ln>
                        </wps:spPr>
                        <wps:txbx>
                          <w:txbxContent>
                            <w:p w14:paraId="0ED4296F" w14:textId="77777777" w:rsidR="004E3F4B" w:rsidRDefault="00B022BB">
                              <w:pPr>
                                <w:spacing w:line="240" w:lineRule="auto"/>
                                <w:textDirection w:val="btLr"/>
                              </w:pPr>
                              <w:r>
                                <w:rPr>
                                  <w:rFonts w:ascii="Arial" w:eastAsia="Arial" w:hAnsi="Arial" w:cs="Arial"/>
                                  <w:b/>
                                  <w:color w:val="000000"/>
                                </w:rPr>
                                <w:t>Baseline</w:t>
                              </w:r>
                            </w:p>
                          </w:txbxContent>
                        </wps:txbx>
                        <wps:bodyPr spcFirstLastPara="1" wrap="square" lIns="91425" tIns="91425" rIns="91425" bIns="91425" anchor="t" anchorCtr="0">
                          <a:spAutoFit/>
                        </wps:bodyPr>
                      </wps:wsp>
                      <wps:wsp>
                        <wps:cNvPr id="1013084637" name="Text Box 1013084637"/>
                        <wps:cNvSpPr txBox="1"/>
                        <wps:spPr>
                          <a:xfrm>
                            <a:off x="1850209" y="1"/>
                            <a:ext cx="274397" cy="425637"/>
                          </a:xfrm>
                          <a:prstGeom prst="rect">
                            <a:avLst/>
                          </a:prstGeom>
                          <a:solidFill>
                            <a:srgbClr val="F3F3F3">
                              <a:alpha val="64999"/>
                            </a:srgbClr>
                          </a:solidFill>
                          <a:ln>
                            <a:noFill/>
                          </a:ln>
                        </wps:spPr>
                        <wps:txbx>
                          <w:txbxContent>
                            <w:p w14:paraId="2FE85E03" w14:textId="77777777" w:rsidR="004E3F4B" w:rsidRDefault="00B022BB">
                              <w:pPr>
                                <w:spacing w:line="240" w:lineRule="auto"/>
                                <w:jc w:val="center"/>
                                <w:textDirection w:val="btLr"/>
                              </w:pPr>
                              <w:r>
                                <w:rPr>
                                  <w:rFonts w:ascii="Arial" w:eastAsia="Arial" w:hAnsi="Arial" w:cs="Arial"/>
                                  <w:b/>
                                  <w:color w:val="000000"/>
                                </w:rPr>
                                <w:t>b</w:t>
                              </w:r>
                            </w:p>
                          </w:txbxContent>
                        </wps:txbx>
                        <wps:bodyPr spcFirstLastPara="1" wrap="square" lIns="91425" tIns="91425" rIns="91425" bIns="91425" anchor="t" anchorCtr="0">
                          <a:spAutoFit/>
                        </wps:bodyPr>
                      </wps:wsp>
                      <wps:wsp>
                        <wps:cNvPr id="999249522" name="Text Box 999249522"/>
                        <wps:cNvSpPr txBox="1"/>
                        <wps:spPr>
                          <a:xfrm>
                            <a:off x="1850209" y="1937969"/>
                            <a:ext cx="1014895" cy="425637"/>
                          </a:xfrm>
                          <a:prstGeom prst="rect">
                            <a:avLst/>
                          </a:prstGeom>
                          <a:solidFill>
                            <a:srgbClr val="F3F3F3">
                              <a:alpha val="64999"/>
                            </a:srgbClr>
                          </a:solidFill>
                          <a:ln>
                            <a:noFill/>
                          </a:ln>
                        </wps:spPr>
                        <wps:txbx>
                          <w:txbxContent>
                            <w:p w14:paraId="34EB68B8" w14:textId="77777777" w:rsidR="004E3F4B" w:rsidRDefault="00B022BB">
                              <w:pPr>
                                <w:spacing w:line="240" w:lineRule="auto"/>
                                <w:textDirection w:val="btLr"/>
                              </w:pPr>
                              <w:r>
                                <w:rPr>
                                  <w:rFonts w:ascii="Arial" w:eastAsia="Arial" w:hAnsi="Arial" w:cs="Arial"/>
                                  <w:b/>
                                  <w:color w:val="000000"/>
                                </w:rPr>
                                <w:t>+10%</w:t>
                              </w:r>
                            </w:p>
                          </w:txbxContent>
                        </wps:txbx>
                        <wps:bodyPr spcFirstLastPara="1" wrap="square" lIns="91425" tIns="91425" rIns="91425" bIns="91425" anchor="t" anchorCtr="0">
                          <a:spAutoFit/>
                        </wps:bodyPr>
                      </wps:wsp>
                      <wpg:grpSp>
                        <wpg:cNvPr id="118792217" name="Group 118792217"/>
                        <wpg:cNvGrpSpPr/>
                        <wpg:grpSpPr>
                          <a:xfrm>
                            <a:off x="5550625" y="1363"/>
                            <a:ext cx="1830676" cy="2363606"/>
                            <a:chOff x="5730425" y="241800"/>
                            <a:chExt cx="1830676" cy="2363606"/>
                          </a:xfrm>
                        </wpg:grpSpPr>
                        <pic:pic xmlns:pic="http://schemas.openxmlformats.org/drawingml/2006/picture">
                          <pic:nvPicPr>
                            <pic:cNvPr id="43" name="Shape 43"/>
                            <pic:cNvPicPr preferRelativeResize="0"/>
                          </pic:nvPicPr>
                          <pic:blipFill>
                            <a:blip r:embed="rId25">
                              <a:alphaModFix/>
                            </a:blip>
                            <a:stretch>
                              <a:fillRect/>
                            </a:stretch>
                          </pic:blipFill>
                          <pic:spPr>
                            <a:xfrm>
                              <a:off x="5731000" y="244533"/>
                              <a:ext cx="1830101" cy="2289444"/>
                            </a:xfrm>
                            <a:prstGeom prst="rect">
                              <a:avLst/>
                            </a:prstGeom>
                            <a:noFill/>
                            <a:ln>
                              <a:noFill/>
                            </a:ln>
                          </pic:spPr>
                        </pic:pic>
                        <wps:wsp>
                          <wps:cNvPr id="522781162" name="Text Box 522781162"/>
                          <wps:cNvSpPr txBox="1"/>
                          <wps:spPr>
                            <a:xfrm>
                              <a:off x="5730425" y="241800"/>
                              <a:ext cx="273608" cy="425636"/>
                            </a:xfrm>
                            <a:prstGeom prst="rect">
                              <a:avLst/>
                            </a:prstGeom>
                            <a:solidFill>
                              <a:srgbClr val="F3F3F3">
                                <a:alpha val="64999"/>
                              </a:srgbClr>
                            </a:solidFill>
                            <a:ln>
                              <a:noFill/>
                            </a:ln>
                          </wps:spPr>
                          <wps:txbx>
                            <w:txbxContent>
                              <w:p w14:paraId="6A4431B1" w14:textId="77777777" w:rsidR="004E3F4B" w:rsidRDefault="00B022BB">
                                <w:pPr>
                                  <w:spacing w:line="240" w:lineRule="auto"/>
                                  <w:jc w:val="center"/>
                                  <w:textDirection w:val="btLr"/>
                                </w:pPr>
                                <w:r>
                                  <w:rPr>
                                    <w:rFonts w:ascii="Arial" w:eastAsia="Arial" w:hAnsi="Arial" w:cs="Arial"/>
                                    <w:b/>
                                    <w:color w:val="000000"/>
                                  </w:rPr>
                                  <w:t>d</w:t>
                                </w:r>
                              </w:p>
                            </w:txbxContent>
                          </wps:txbx>
                          <wps:bodyPr spcFirstLastPara="1" wrap="square" lIns="91425" tIns="91425" rIns="91425" bIns="91425" anchor="t" anchorCtr="0">
                            <a:spAutoFit/>
                          </wps:bodyPr>
                        </wps:wsp>
                        <wps:wsp>
                          <wps:cNvPr id="1001513155" name="Text Box 1001513155"/>
                          <wps:cNvSpPr txBox="1"/>
                          <wps:spPr>
                            <a:xfrm>
                              <a:off x="5730425" y="2179770"/>
                              <a:ext cx="1014895" cy="425636"/>
                            </a:xfrm>
                            <a:prstGeom prst="rect">
                              <a:avLst/>
                            </a:prstGeom>
                            <a:solidFill>
                              <a:srgbClr val="F3F3F3">
                                <a:alpha val="64999"/>
                              </a:srgbClr>
                            </a:solidFill>
                            <a:ln>
                              <a:noFill/>
                            </a:ln>
                          </wps:spPr>
                          <wps:txbx>
                            <w:txbxContent>
                              <w:p w14:paraId="2C3CD75E" w14:textId="77777777" w:rsidR="004E3F4B" w:rsidRDefault="00B022BB">
                                <w:pPr>
                                  <w:spacing w:line="240" w:lineRule="auto"/>
                                  <w:textDirection w:val="btLr"/>
                                </w:pPr>
                                <w:r>
                                  <w:rPr>
                                    <w:rFonts w:ascii="Arial" w:eastAsia="Arial" w:hAnsi="Arial" w:cs="Arial"/>
                                    <w:b/>
                                    <w:color w:val="000000"/>
                                  </w:rPr>
                                  <w:t>+30%</w:t>
                                </w:r>
                              </w:p>
                            </w:txbxContent>
                          </wps:txbx>
                          <wps:bodyPr spcFirstLastPara="1" wrap="square" lIns="91425" tIns="91425" rIns="91425" bIns="91425" anchor="t" anchorCtr="0">
                            <a:spAutoFit/>
                          </wps:bodyPr>
                        </wps:wsp>
                      </wpg:grpSp>
                      <pic:pic xmlns:pic="http://schemas.openxmlformats.org/drawingml/2006/picture">
                        <pic:nvPicPr>
                          <pic:cNvPr id="46" name="Shape 46"/>
                          <pic:cNvPicPr preferRelativeResize="0"/>
                        </pic:nvPicPr>
                        <pic:blipFill>
                          <a:blip r:embed="rId26">
                            <a:alphaModFix/>
                          </a:blip>
                          <a:stretch>
                            <a:fillRect/>
                          </a:stretch>
                        </pic:blipFill>
                        <pic:spPr>
                          <a:xfrm>
                            <a:off x="3700800" y="-1816"/>
                            <a:ext cx="1830100" cy="2298527"/>
                          </a:xfrm>
                          <a:prstGeom prst="rect">
                            <a:avLst/>
                          </a:prstGeom>
                          <a:noFill/>
                          <a:ln>
                            <a:noFill/>
                          </a:ln>
                        </pic:spPr>
                      </pic:pic>
                      <wps:wsp>
                        <wps:cNvPr id="237911365" name="Text Box 237911365"/>
                        <wps:cNvSpPr txBox="1"/>
                        <wps:spPr>
                          <a:xfrm>
                            <a:off x="3700416" y="1942706"/>
                            <a:ext cx="1015683" cy="425637"/>
                          </a:xfrm>
                          <a:prstGeom prst="rect">
                            <a:avLst/>
                          </a:prstGeom>
                          <a:solidFill>
                            <a:srgbClr val="F3F3F3">
                              <a:alpha val="64999"/>
                            </a:srgbClr>
                          </a:solidFill>
                          <a:ln>
                            <a:noFill/>
                          </a:ln>
                        </wps:spPr>
                        <wps:txbx>
                          <w:txbxContent>
                            <w:p w14:paraId="7E15D5B5" w14:textId="77777777" w:rsidR="004E3F4B" w:rsidRDefault="00B022BB">
                              <w:pPr>
                                <w:spacing w:line="240" w:lineRule="auto"/>
                                <w:textDirection w:val="btLr"/>
                              </w:pPr>
                              <w:r>
                                <w:rPr>
                                  <w:rFonts w:ascii="Arial" w:eastAsia="Arial" w:hAnsi="Arial" w:cs="Arial"/>
                                  <w:b/>
                                  <w:color w:val="000000"/>
                                </w:rPr>
                                <w:t>+20%</w:t>
                              </w:r>
                            </w:p>
                          </w:txbxContent>
                        </wps:txbx>
                        <wps:bodyPr spcFirstLastPara="1" wrap="square" lIns="91425" tIns="91425" rIns="91425" bIns="91425" anchor="t" anchorCtr="0">
                          <a:spAutoFit/>
                        </wps:bodyPr>
                      </wps:wsp>
                      <wps:wsp>
                        <wps:cNvPr id="367131472" name="Text Box 367131472"/>
                        <wps:cNvSpPr txBox="1"/>
                        <wps:spPr>
                          <a:xfrm>
                            <a:off x="3700416" y="-1812"/>
                            <a:ext cx="274397" cy="425637"/>
                          </a:xfrm>
                          <a:prstGeom prst="rect">
                            <a:avLst/>
                          </a:prstGeom>
                          <a:solidFill>
                            <a:srgbClr val="F3F3F3">
                              <a:alpha val="64999"/>
                            </a:srgbClr>
                          </a:solidFill>
                          <a:ln>
                            <a:noFill/>
                          </a:ln>
                        </wps:spPr>
                        <wps:txbx>
                          <w:txbxContent>
                            <w:p w14:paraId="7385229D" w14:textId="77777777" w:rsidR="004E3F4B" w:rsidRDefault="00B022BB">
                              <w:pPr>
                                <w:spacing w:line="240" w:lineRule="auto"/>
                                <w:jc w:val="center"/>
                                <w:textDirection w:val="btLr"/>
                              </w:pPr>
                              <w:r>
                                <w:rPr>
                                  <w:rFonts w:ascii="Arial" w:eastAsia="Arial" w:hAnsi="Arial" w:cs="Arial"/>
                                  <w:b/>
                                  <w:color w:val="000000"/>
                                </w:rPr>
                                <w:t>c</w:t>
                              </w:r>
                            </w:p>
                          </w:txbxContent>
                        </wps:txbx>
                        <wps:bodyPr spcFirstLastPara="1" wrap="square" lIns="91425" tIns="91425" rIns="91425" bIns="91425" anchor="t" anchorCtr="0">
                          <a:spAutoFit/>
                        </wps:bodyPr>
                      </wps:wsp>
                    </wpg:wgp>
                  </a:graphicData>
                </a:graphic>
              </wp:inline>
            </w:drawing>
          </mc:Choice>
          <mc:Fallback>
            <w:pict>
              <v:group w14:anchorId="40C00297" id="Group 8" o:spid="_x0000_s1042" style="width:468pt;height:150.6pt;mso-position-horizontal-relative:char;mso-position-vertical-relative:line" coordorigin=",-18" coordsize="73813,237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">
                <v:shape id="Shape 36" o:spid="_x0000_s1043" type="#_x0000_t75" style="position:absolute;width:18301;height:22939;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">
                  <v:imagedata r:id="rId27" o:title=""/>
                </v:shape>
                <v:shape id="Shape 37" o:spid="_x0000_s1044" type="#_x0000_t75" style="position:absolute;left:18504;width:18301;height:22948;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">
                  <v:imagedata r:id="rId28" o:title=""/>
                </v:shape>
                <v:shape id="Text Box 579247340" o:spid="_x0000_s1045" type="#_x0000_t202" style="position:absolute;width:2743;height:42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" fillcolor="#f3f3f3" stroked="f">
                  <v:fill opacity="42662f"/>
                  <v:textbox style="mso-fit-shape-to-text:t" inset="2.53958mm,2.53958mm,2.53958mm,2.53958mm">
                    <w:txbxContent>
                      <w:p w14:paraId="54724E51" w14:textId="77777777" w:rsidR="004E3F4B" w:rsidRDefault="00B022BB">
                        <w:pPr>
                          <w:spacing w:line="240" w:lineRule="auto"/>
                          <w:jc w:val="center"/>
                          <w:textDirection w:val="btLr"/>
                        </w:pPr>
                        <w:r>
                          <w:rPr>
                            <w:rFonts w:ascii="Arial" w:eastAsia="Arial" w:hAnsi="Arial" w:cs="Arial"/>
                            <w:b/>
                            <w:color w:val="000000"/>
                          </w:rPr>
                          <w:t>a</w:t>
                        </w:r>
                      </w:p>
                    </w:txbxContent>
                  </v:textbox>
                </v:shape>
                <v:shape id="Text Box 1365145105" o:spid="_x0000_s1046" type="#_x0000_t202" style="position:absolute;top:19380;width:10148;height:42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" fillcolor="#f3f3f3" stroked="f">
                  <v:fill opacity="42662f"/>
                  <v:textbox style="mso-fit-shape-to-text:t" inset="2.53958mm,2.53958mm,2.53958mm,2.53958mm">
                    <w:txbxContent>
                      <w:p w14:paraId="0ED4296F" w14:textId="77777777" w:rsidR="004E3F4B" w:rsidRDefault="00B022BB">
                        <w:pPr>
                          <w:spacing w:line="240" w:lineRule="auto"/>
                          <w:textDirection w:val="btLr"/>
                        </w:pPr>
                        <w:r>
                          <w:rPr>
                            <w:rFonts w:ascii="Arial" w:eastAsia="Arial" w:hAnsi="Arial" w:cs="Arial"/>
                            <w:b/>
                            <w:color w:val="000000"/>
                          </w:rPr>
                          <w:t>Baseline</w:t>
                        </w:r>
                      </w:p>
                    </w:txbxContent>
                  </v:textbox>
                </v:shape>
                <v:shape id="Text Box 1013084637" o:spid="_x0000_s1047" type="#_x0000_t202" style="position:absolute;left:18502;width:2744;height:42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" fillcolor="#f3f3f3" stroked="f">
                  <v:fill opacity="42662f"/>
                  <v:textbox style="mso-fit-shape-to-text:t" inset="2.53958mm,2.53958mm,2.53958mm,2.53958mm">
                    <w:txbxContent>
                      <w:p w14:paraId="2FE85E03" w14:textId="77777777" w:rsidR="004E3F4B" w:rsidRDefault="00B022BB">
                        <w:pPr>
                          <w:spacing w:line="240" w:lineRule="auto"/>
                          <w:jc w:val="center"/>
                          <w:textDirection w:val="btLr"/>
                        </w:pPr>
                        <w:r>
                          <w:rPr>
                            <w:rFonts w:ascii="Arial" w:eastAsia="Arial" w:hAnsi="Arial" w:cs="Arial"/>
                            <w:b/>
                            <w:color w:val="000000"/>
                          </w:rPr>
                          <w:t>b</w:t>
                        </w:r>
                      </w:p>
                    </w:txbxContent>
                  </v:textbox>
                </v:shape>
                <v:shape id="Text Box 999249522" o:spid="_x0000_s1048" type="#_x0000_t202" style="position:absolute;left:18502;top:19379;width:10149;height:42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" fillcolor="#f3f3f3" stroked="f">
                  <v:fill opacity="42662f"/>
                  <v:textbox style="mso-fit-shape-to-text:t" inset="2.53958mm,2.53958mm,2.53958mm,2.53958mm">
                    <w:txbxContent>
                      <w:p w14:paraId="34EB68B8" w14:textId="77777777" w:rsidR="004E3F4B" w:rsidRDefault="00B022BB">
                        <w:pPr>
                          <w:spacing w:line="240" w:lineRule="auto"/>
                          <w:textDirection w:val="btLr"/>
                        </w:pPr>
                        <w:r>
                          <w:rPr>
                            <w:rFonts w:ascii="Arial" w:eastAsia="Arial" w:hAnsi="Arial" w:cs="Arial"/>
                            <w:b/>
                            <w:color w:val="000000"/>
                          </w:rPr>
                          <w:t>+10%</w:t>
                        </w:r>
                      </w:p>
                    </w:txbxContent>
                  </v:textbox>
                </v:shape>
                <v:group id="Group 118792217" o:spid="_x0000_s1049" style="position:absolute;left:55506;top:13;width:18307;height:23636" coordorigin="57304,2418" coordsize="18306,236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">
                  <v:shape id="Shape 43" o:spid="_x0000_s1050" type="#_x0000_t75" style="position:absolute;left:57310;top:2445;width:18301;height:22894;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">
                    <v:imagedata r:id="rId29" o:title=""/>
                  </v:shape>
                  <v:shape id="Text Box 522781162" o:spid="_x0000_s1051" type="#_x0000_t202" style="position:absolute;left:57304;top:2418;width:2736;height:42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" fillcolor="#f3f3f3" stroked="f">
                    <v:fill opacity="42662f"/>
                    <v:textbox style="mso-fit-shape-to-text:t" inset="2.53958mm,2.53958mm,2.53958mm,2.53958mm">
                      <w:txbxContent>
                        <w:p w14:paraId="6A4431B1" w14:textId="77777777" w:rsidR="004E3F4B" w:rsidRDefault="00B022BB">
                          <w:pPr>
                            <w:spacing w:line="240" w:lineRule="auto"/>
                            <w:jc w:val="center"/>
                            <w:textDirection w:val="btLr"/>
                          </w:pPr>
                          <w:r>
                            <w:rPr>
                              <w:rFonts w:ascii="Arial" w:eastAsia="Arial" w:hAnsi="Arial" w:cs="Arial"/>
                              <w:b/>
                              <w:color w:val="000000"/>
                            </w:rPr>
                            <w:t>d</w:t>
                          </w:r>
                        </w:p>
                      </w:txbxContent>
                    </v:textbox>
                  </v:shape>
                  <v:shape id="Text Box 1001513155" o:spid="_x0000_s1052" type="#_x0000_t202" style="position:absolute;left:57304;top:21797;width:10149;height:42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" fillcolor="#f3f3f3" stroked="f">
                    <v:fill opacity="42662f"/>
                    <v:textbox style="mso-fit-shape-to-text:t" inset="2.53958mm,2.53958mm,2.53958mm,2.53958mm">
                      <w:txbxContent>
                        <w:p w14:paraId="2C3CD75E" w14:textId="77777777" w:rsidR="004E3F4B" w:rsidRDefault="00B022BB">
                          <w:pPr>
                            <w:spacing w:line="240" w:lineRule="auto"/>
                            <w:textDirection w:val="btLr"/>
                          </w:pPr>
                          <w:r>
                            <w:rPr>
                              <w:rFonts w:ascii="Arial" w:eastAsia="Arial" w:hAnsi="Arial" w:cs="Arial"/>
                              <w:b/>
                              <w:color w:val="000000"/>
                            </w:rPr>
                            <w:t>+30%</w:t>
                          </w:r>
                        </w:p>
                      </w:txbxContent>
                    </v:textbox>
                  </v:shape>
                </v:group>
                <v:shape id="Shape 46" o:spid="_x0000_s1053" type="#_x0000_t75" style="position:absolute;left:37008;top:-18;width:18301;height:22985;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">
                  <v:imagedata r:id="rId30" o:title=""/>
                </v:shape>
                <v:shape id="Text Box 237911365" o:spid="_x0000_s1054" type="#_x0000_t202" style="position:absolute;left:37004;top:19427;width:10156;height:42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" fillcolor="#f3f3f3" stroked="f">
                  <v:fill opacity="42662f"/>
                  <v:textbox style="mso-fit-shape-to-text:t" inset="2.53958mm,2.53958mm,2.53958mm,2.53958mm">
                    <w:txbxContent>
                      <w:p w14:paraId="7E15D5B5" w14:textId="77777777" w:rsidR="004E3F4B" w:rsidRDefault="00B022BB">
                        <w:pPr>
                          <w:spacing w:line="240" w:lineRule="auto"/>
                          <w:textDirection w:val="btLr"/>
                        </w:pPr>
                        <w:r>
                          <w:rPr>
                            <w:rFonts w:ascii="Arial" w:eastAsia="Arial" w:hAnsi="Arial" w:cs="Arial"/>
                            <w:b/>
                            <w:color w:val="000000"/>
                          </w:rPr>
                          <w:t>+20%</w:t>
                        </w:r>
                      </w:p>
                    </w:txbxContent>
                  </v:textbox>
                </v:shape>
                <v:shape id="Text Box 367131472" o:spid="_x0000_s1055" type="#_x0000_t202" style="position:absolute;left:37004;top:-18;width:2744;height:42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" fillcolor="#f3f3f3" stroked="f">
                  <v:fill opacity="42662f"/>
                  <v:textbox style="mso-fit-shape-to-text:t" inset="2.53958mm,2.53958mm,2.53958mm,2.53958mm">
                    <w:txbxContent>
                      <w:p w14:paraId="7385229D" w14:textId="77777777" w:rsidR="004E3F4B" w:rsidRDefault="00B022BB">
                        <w:pPr>
                          <w:spacing w:line="240" w:lineRule="auto"/>
                          <w:jc w:val="center"/>
                          <w:textDirection w:val="btLr"/>
                        </w:pPr>
                        <w:r>
                          <w:rPr>
                            <w:rFonts w:ascii="Arial" w:eastAsia="Arial" w:hAnsi="Arial" w:cs="Arial"/>
                            <w:b/>
                            <w:color w:val="000000"/>
                          </w:rPr>
                          <w:t>c</w:t>
                        </w:r>
                      </w:p>
                    </w:txbxContent>
                  </v:textbox>
                </v:shape>
                <w10:anchorlock/>
              </v:group>
            </w:pict>
          </mc:Fallback>
        </mc:AlternateContent>
      </w:r>
    </w:p>
    <w:p w14:paraId="4E0AF125" w14:textId="1A6B7E95" w:rsidR="004E3F4B" w:rsidRDefault="00B022BB">
      <w:pPr>
        <w:pStyle w:val="Heading4"/>
      </w:pPr>
      <w:bookmarkStart w:id="15" w:name="_7ekv9h2ubicm" w:colFirst="0" w:colLast="0"/>
      <w:bookmarkEnd w:id="15"/>
      <w:r>
        <w:rPr>
          <w:b/>
          <w:bCs/>
        </w:rPr>
        <w:t>Sup. Fig. 6 | Examples of the Policy target (+10% canopy), ambitious greening (+20% canopy), and transformative greening (+30% canopy) scenarios</w:t>
      </w:r>
      <w:r>
        <w:t xml:space="preserve">. The LULC categories and </w:t>
      </w:r>
      <w:r w:rsidR="00101B78">
        <w:t>color</w:t>
      </w:r>
      <w:r>
        <w:t xml:space="preserve"> scheme are the same as in Sup. Fig. 2.</w:t>
      </w:r>
    </w:p>
    <w:p w14:paraId="14D20790" w14:textId="77777777" w:rsidR="004E3F4B" w:rsidRDefault="004E3F4B">
      <w:pPr>
        <w:sectPr w:rsidR="004E3F4B">
          <w:footerReference w:type="default" r:id="rId31"/>
          <w:pgSz w:w="12240" w:h="15840"/>
          <w:pgMar w:top="1152" w:right="1152" w:bottom="1152" w:left="1152" w:header="720" w:footer="720" w:gutter="0"/>
          <w:lnNumType w:countBy="1" w:restart="continuous"/>
          <w:pgNumType w:start="1"/>
          <w:cols w:space="720"/>
        </w:sectPr>
      </w:pPr>
    </w:p>
    <w:p w14:paraId="5878E119" w14:textId="77777777" w:rsidR="004E3F4B" w:rsidRDefault="00B022BB" w:rsidP="009D1901">
      <w:pPr>
        <w:pStyle w:val="Heading3"/>
      </w:pPr>
      <w:bookmarkStart w:id="16" w:name="_2bzsk3xvrrs" w:colFirst="0" w:colLast="0"/>
      <w:bookmarkEnd w:id="16"/>
      <w:r>
        <w:lastRenderedPageBreak/>
        <w:t xml:space="preserve">Energy saving associated with urban cooling </w:t>
      </w:r>
    </w:p>
    <w:p w14:paraId="3060685B" w14:textId="77777777" w:rsidR="004E3F4B" w:rsidRDefault="004E3F4B"/>
    <w:p w14:paraId="7D903097" w14:textId="77777777" w:rsidR="004E3F4B" w:rsidRDefault="00B022BB">
      <w:pPr>
        <w:pStyle w:val="Heading4"/>
        <w:widowControl w:val="0"/>
        <w:rPr>
          <w:b/>
          <w:bCs/>
        </w:rPr>
      </w:pPr>
      <w:bookmarkStart w:id="17" w:name="_sos02mvithvj" w:colFirst="0" w:colLast="0"/>
      <w:bookmarkEnd w:id="17"/>
      <w:r>
        <w:rPr>
          <w:b/>
          <w:bCs/>
        </w:rPr>
        <w:t xml:space="preserve">Sup. Table 4 | Energy consumption parameters by building types in London. </w:t>
      </w:r>
    </w:p>
    <w:tbl>
      <w:tblPr>
        <w:tblStyle w:val="a4"/>
        <w:tblW w:w="11279"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05"/>
        <w:gridCol w:w="2073"/>
        <w:gridCol w:w="2312"/>
        <w:gridCol w:w="2312"/>
        <w:gridCol w:w="2312"/>
        <w:gridCol w:w="1165"/>
      </w:tblGrid>
      <w:tr w:rsidR="004E3F4B" w14:paraId="543CC111"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FA50047" w14:textId="77777777" w:rsidR="004E3F4B" w:rsidRDefault="00B022BB">
            <w:pPr>
              <w:spacing w:line="240" w:lineRule="auto"/>
              <w:rPr>
                <w:b/>
                <w:bCs/>
              </w:rPr>
            </w:pPr>
            <w:r>
              <w:rPr>
                <w:b/>
                <w:bCs/>
              </w:rPr>
              <w:t>Building Type ID</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8085B2B" w14:textId="77777777" w:rsidR="004E3F4B" w:rsidRDefault="00B022BB">
            <w:pPr>
              <w:spacing w:line="240" w:lineRule="auto"/>
              <w:rPr>
                <w:b/>
                <w:bCs/>
              </w:rPr>
            </w:pPr>
            <w:r>
              <w:rPr>
                <w:b/>
                <w:bCs/>
              </w:rPr>
              <w:t>Building type name</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39E3D04" w14:textId="77777777" w:rsidR="004E3F4B" w:rsidRDefault="00B022BB">
            <w:pPr>
              <w:spacing w:line="240" w:lineRule="auto"/>
              <w:rPr>
                <w:b/>
                <w:bCs/>
              </w:rPr>
            </w:pPr>
            <w:r>
              <w:rPr>
                <w:b/>
                <w:bCs/>
              </w:rPr>
              <w:t xml:space="preserve">Building category </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897855D" w14:textId="77777777" w:rsidR="004E3F4B" w:rsidRDefault="00B022BB">
            <w:pPr>
              <w:spacing w:line="240" w:lineRule="auto"/>
              <w:rPr>
                <w:b/>
                <w:bCs/>
              </w:rPr>
            </w:pPr>
            <w:r>
              <w:rPr>
                <w:b/>
                <w:bCs/>
              </w:rPr>
              <w:t xml:space="preserve">Consumption </w:t>
            </w:r>
          </w:p>
          <w:p w14:paraId="27E4227E" w14:textId="77777777" w:rsidR="004E3F4B" w:rsidRDefault="00B022BB">
            <w:pPr>
              <w:spacing w:line="240" w:lineRule="auto"/>
              <w:rPr>
                <w:b/>
                <w:bCs/>
              </w:rPr>
            </w:pPr>
            <w:r>
              <w:rPr>
                <w:b/>
                <w:bCs/>
              </w:rPr>
              <w:t>(kWh /m² / °C) per month *</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60C1037" w14:textId="77777777" w:rsidR="004E3F4B" w:rsidRDefault="00B022BB">
            <w:pPr>
              <w:spacing w:line="240" w:lineRule="auto"/>
              <w:rPr>
                <w:b/>
                <w:bCs/>
              </w:rPr>
            </w:pPr>
            <w:r>
              <w:rPr>
                <w:b/>
                <w:bCs/>
              </w:rPr>
              <w:t xml:space="preserve">Cost </w:t>
            </w:r>
          </w:p>
          <w:p w14:paraId="47D70305" w14:textId="77777777" w:rsidR="004E3F4B" w:rsidRDefault="00B022BB">
            <w:pPr>
              <w:spacing w:line="240" w:lineRule="auto"/>
              <w:rPr>
                <w:b/>
                <w:bCs/>
              </w:rPr>
            </w:pPr>
            <w:r>
              <w:rPr>
                <w:b/>
                <w:bCs/>
              </w:rPr>
              <w:t>(£ per kWh)</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E9BA605" w14:textId="77777777" w:rsidR="004E3F4B" w:rsidRDefault="00B022BB">
            <w:pPr>
              <w:spacing w:line="240" w:lineRule="auto"/>
              <w:rPr>
                <w:b/>
                <w:bCs/>
              </w:rPr>
            </w:pPr>
            <w:r>
              <w:rPr>
                <w:b/>
                <w:bCs/>
              </w:rPr>
              <w:t>Area (m</w:t>
            </w:r>
            <w:r>
              <w:rPr>
                <w:b/>
                <w:bCs/>
                <w:vertAlign w:val="superscript"/>
              </w:rPr>
              <w:t>2</w:t>
            </w:r>
            <w:r>
              <w:rPr>
                <w:b/>
                <w:bCs/>
              </w:rPr>
              <w:t>) **</w:t>
            </w:r>
          </w:p>
        </w:tc>
      </w:tr>
      <w:tr w:rsidR="004E3F4B" w14:paraId="49E326CA"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9C78C4E" w14:textId="77777777" w:rsidR="004E3F4B" w:rsidRDefault="00B022BB">
            <w:pPr>
              <w:spacing w:line="240" w:lineRule="auto"/>
            </w:pPr>
            <w:r>
              <w:t>-1</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75E7217" w14:textId="77777777" w:rsidR="004E3F4B" w:rsidRDefault="00B022BB">
            <w:pPr>
              <w:spacing w:line="240" w:lineRule="auto"/>
            </w:pPr>
            <w:r>
              <w:t>NA</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D4BA975" w14:textId="77777777" w:rsidR="004E3F4B" w:rsidRDefault="00B022BB">
            <w:pPr>
              <w:spacing w:line="240" w:lineRule="auto"/>
            </w:pPr>
            <w:r>
              <w:t>Other</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AB0C3D3" w14:textId="77777777" w:rsidR="004E3F4B" w:rsidRDefault="00B022BB">
            <w:pPr>
              <w:spacing w:line="240" w:lineRule="auto"/>
            </w:pPr>
            <w:r>
              <w:t>0.00</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A5532B9" w14:textId="77777777" w:rsidR="004E3F4B" w:rsidRDefault="00B022BB">
            <w:pPr>
              <w:spacing w:line="240" w:lineRule="auto"/>
            </w:pPr>
            <w:r>
              <w:t>0.0000</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187981C" w14:textId="77777777" w:rsidR="004E3F4B" w:rsidRDefault="00B022BB">
            <w:pPr>
              <w:spacing w:line="240" w:lineRule="auto"/>
            </w:pPr>
            <w:r>
              <w:t>9,837,414</w:t>
            </w:r>
          </w:p>
        </w:tc>
      </w:tr>
      <w:tr w:rsidR="004E3F4B" w14:paraId="7A0A23F4"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A53EB34" w14:textId="77777777" w:rsidR="004E3F4B" w:rsidRDefault="00B022BB">
            <w:pPr>
              <w:spacing w:line="240" w:lineRule="auto"/>
            </w:pPr>
            <w:r>
              <w:t>0</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072E455" w14:textId="77777777" w:rsidR="004E3F4B" w:rsidRDefault="00B022BB">
            <w:pPr>
              <w:spacing w:line="240" w:lineRule="auto"/>
            </w:pPr>
            <w:r>
              <w:t>Agriculture And Fisheries</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2AE84CC" w14:textId="7530E9F6" w:rsidR="004E3F4B" w:rsidRDefault="00B022BB">
            <w:pPr>
              <w:spacing w:line="240" w:lineRule="auto"/>
            </w:pPr>
            <w:r>
              <w:t>Industry</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C293995" w14:textId="77777777" w:rsidR="004E3F4B" w:rsidRDefault="00B022BB">
            <w:pPr>
              <w:spacing w:line="240" w:lineRule="auto"/>
            </w:pPr>
            <w:r>
              <w:t>0.00</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493012A" w14:textId="77777777" w:rsidR="004E3F4B" w:rsidRDefault="00B022BB">
            <w:pPr>
              <w:spacing w:line="240" w:lineRule="auto"/>
            </w:pPr>
            <w:r>
              <w:t>0.2700</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6A09894" w14:textId="77777777" w:rsidR="004E3F4B" w:rsidRDefault="00B022BB">
            <w:pPr>
              <w:spacing w:line="240" w:lineRule="auto"/>
            </w:pPr>
            <w:r>
              <w:t>25,083</w:t>
            </w:r>
          </w:p>
        </w:tc>
      </w:tr>
      <w:tr w:rsidR="004E3F4B" w14:paraId="445713C5"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2123EB3" w14:textId="77777777" w:rsidR="004E3F4B" w:rsidRDefault="00B022BB">
            <w:pPr>
              <w:spacing w:line="240" w:lineRule="auto"/>
            </w:pPr>
            <w:r>
              <w:t>1</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0FC4AFE" w14:textId="77777777" w:rsidR="004E3F4B" w:rsidRDefault="00B022BB">
            <w:pPr>
              <w:spacing w:line="240" w:lineRule="auto"/>
            </w:pPr>
            <w:r>
              <w:t>Community Services</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9D5D6C1" w14:textId="77777777" w:rsidR="004E3F4B" w:rsidRDefault="00B022BB">
            <w:pPr>
              <w:spacing w:line="240" w:lineRule="auto"/>
            </w:pPr>
            <w:r>
              <w:t>Services - Leisure and community</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B9C73D9" w14:textId="77777777" w:rsidR="004E3F4B" w:rsidRDefault="00B022BB">
            <w:pPr>
              <w:spacing w:line="240" w:lineRule="auto"/>
            </w:pPr>
            <w:r>
              <w:t>9.89</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C14F51F" w14:textId="77777777" w:rsidR="004E3F4B" w:rsidRDefault="00B022BB">
            <w:pPr>
              <w:spacing w:line="240" w:lineRule="auto"/>
            </w:pPr>
            <w:r>
              <w:t>0.2800</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B0C5CF6" w14:textId="77777777" w:rsidR="004E3F4B" w:rsidRDefault="00B022BB">
            <w:pPr>
              <w:spacing w:line="240" w:lineRule="auto"/>
            </w:pPr>
            <w:r>
              <w:t>12,238,412</w:t>
            </w:r>
          </w:p>
        </w:tc>
      </w:tr>
      <w:tr w:rsidR="004E3F4B" w14:paraId="09D64599"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B9E5491" w14:textId="77777777" w:rsidR="004E3F4B" w:rsidRDefault="00B022BB">
            <w:pPr>
              <w:spacing w:line="240" w:lineRule="auto"/>
            </w:pPr>
            <w:r>
              <w:t>2</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41F1D02" w14:textId="2844545E" w:rsidR="004E3F4B" w:rsidRDefault="00640B14">
            <w:pPr>
              <w:spacing w:line="240" w:lineRule="auto"/>
            </w:pPr>
            <w:r>
              <w:t>Defense</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8A8C9DE" w14:textId="6D852E39" w:rsidR="004E3F4B" w:rsidRDefault="00B022BB">
            <w:pPr>
              <w:spacing w:line="240" w:lineRule="auto"/>
            </w:pPr>
            <w:r>
              <w:t xml:space="preserve">Services - </w:t>
            </w:r>
            <w:r w:rsidR="00640B14">
              <w:t>Defense</w:t>
            </w:r>
            <w:r>
              <w:t xml:space="preserve"> / Military</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E5511F5" w14:textId="77777777" w:rsidR="004E3F4B" w:rsidRDefault="00B022BB">
            <w:pPr>
              <w:spacing w:line="240" w:lineRule="auto"/>
            </w:pPr>
            <w:r>
              <w:t>0.00</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09EA258" w14:textId="77777777" w:rsidR="004E3F4B" w:rsidRDefault="00B022BB">
            <w:pPr>
              <w:spacing w:line="240" w:lineRule="auto"/>
            </w:pPr>
            <w:r>
              <w:t>0.2700</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0C6E89B" w14:textId="77777777" w:rsidR="004E3F4B" w:rsidRDefault="00B022BB">
            <w:pPr>
              <w:spacing w:line="240" w:lineRule="auto"/>
            </w:pPr>
            <w:r>
              <w:t>21,617</w:t>
            </w:r>
          </w:p>
        </w:tc>
      </w:tr>
      <w:tr w:rsidR="004E3F4B" w14:paraId="368724AB"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C38B666" w14:textId="77777777" w:rsidR="004E3F4B" w:rsidRDefault="00B022BB">
            <w:pPr>
              <w:spacing w:line="240" w:lineRule="auto"/>
            </w:pPr>
            <w:r>
              <w:t>3</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6BA739F" w14:textId="77777777" w:rsidR="004E3F4B" w:rsidRDefault="00B022BB">
            <w:pPr>
              <w:spacing w:line="240" w:lineRule="auto"/>
            </w:pPr>
            <w:r>
              <w:t>Industry and Business</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9F26B4F" w14:textId="46E8C140" w:rsidR="004E3F4B" w:rsidRDefault="00B022BB">
            <w:pPr>
              <w:spacing w:line="240" w:lineRule="auto"/>
            </w:pPr>
            <w:r>
              <w:t>Industry</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40B99A7" w14:textId="77777777" w:rsidR="004E3F4B" w:rsidRDefault="00B022BB">
            <w:pPr>
              <w:spacing w:line="240" w:lineRule="auto"/>
            </w:pPr>
            <w:r>
              <w:t>0.00</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C128159" w14:textId="77777777" w:rsidR="004E3F4B" w:rsidRDefault="00B022BB">
            <w:pPr>
              <w:spacing w:line="240" w:lineRule="auto"/>
            </w:pPr>
            <w:r>
              <w:t>0.2550</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CF8F977" w14:textId="77777777" w:rsidR="004E3F4B" w:rsidRDefault="00B022BB">
            <w:pPr>
              <w:spacing w:line="240" w:lineRule="auto"/>
            </w:pPr>
            <w:r>
              <w:t>3,186,094</w:t>
            </w:r>
          </w:p>
        </w:tc>
      </w:tr>
      <w:tr w:rsidR="004E3F4B" w14:paraId="5148CF82"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996972C" w14:textId="77777777" w:rsidR="004E3F4B" w:rsidRDefault="00B022BB">
            <w:pPr>
              <w:spacing w:line="240" w:lineRule="auto"/>
            </w:pPr>
            <w:r>
              <w:t>4</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1327822" w14:textId="77777777" w:rsidR="004E3F4B" w:rsidRDefault="00B022BB">
            <w:pPr>
              <w:spacing w:line="240" w:lineRule="auto"/>
            </w:pPr>
            <w:r>
              <w:t>Minerals</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83781A7" w14:textId="598BEABB" w:rsidR="004E3F4B" w:rsidRDefault="00B022BB">
            <w:pPr>
              <w:spacing w:line="240" w:lineRule="auto"/>
            </w:pPr>
            <w:r>
              <w:t>Industry</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4759A37" w14:textId="77777777" w:rsidR="004E3F4B" w:rsidRDefault="00B022BB">
            <w:pPr>
              <w:spacing w:line="240" w:lineRule="auto"/>
            </w:pPr>
            <w:r>
              <w:t>0.00</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EAA12CF" w14:textId="77777777" w:rsidR="004E3F4B" w:rsidRDefault="00B022BB">
            <w:pPr>
              <w:spacing w:line="240" w:lineRule="auto"/>
            </w:pPr>
            <w:r>
              <w:t>0.2700</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DA07F84" w14:textId="77777777" w:rsidR="004E3F4B" w:rsidRDefault="00B022BB">
            <w:pPr>
              <w:spacing w:line="240" w:lineRule="auto"/>
            </w:pPr>
            <w:r>
              <w:t>58</w:t>
            </w:r>
          </w:p>
        </w:tc>
      </w:tr>
      <w:tr w:rsidR="004E3F4B" w14:paraId="4FE76EEF"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14D7EEC" w14:textId="77777777" w:rsidR="004E3F4B" w:rsidRDefault="00B022BB">
            <w:pPr>
              <w:spacing w:line="240" w:lineRule="auto"/>
            </w:pPr>
            <w:r>
              <w:t>5</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50B15A0" w14:textId="77777777" w:rsidR="004E3F4B" w:rsidRDefault="00B022BB">
            <w:pPr>
              <w:spacing w:line="240" w:lineRule="auto"/>
            </w:pPr>
            <w:r>
              <w:t>Mixed Use</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549788F" w14:textId="77777777" w:rsidR="004E3F4B" w:rsidRDefault="00B022BB">
            <w:pPr>
              <w:spacing w:line="240" w:lineRule="auto"/>
            </w:pPr>
            <w:r>
              <w:t>Services - Commercial</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EA2F331" w14:textId="77777777" w:rsidR="004E3F4B" w:rsidRDefault="00B022BB">
            <w:pPr>
              <w:spacing w:line="240" w:lineRule="auto"/>
            </w:pPr>
            <w:r>
              <w:t>0.00</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C58988F" w14:textId="77777777" w:rsidR="004E3F4B" w:rsidRDefault="00B022BB">
            <w:pPr>
              <w:spacing w:line="240" w:lineRule="auto"/>
            </w:pPr>
            <w:r>
              <w:t>0.2800</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DE1863B" w14:textId="77777777" w:rsidR="004E3F4B" w:rsidRDefault="00B022BB">
            <w:pPr>
              <w:spacing w:line="240" w:lineRule="auto"/>
            </w:pPr>
            <w:r>
              <w:t>2,180,096</w:t>
            </w:r>
          </w:p>
        </w:tc>
      </w:tr>
      <w:tr w:rsidR="004E3F4B" w14:paraId="6F20A4F2"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C979712" w14:textId="77777777" w:rsidR="004E3F4B" w:rsidRDefault="00B022BB">
            <w:pPr>
              <w:spacing w:line="240" w:lineRule="auto"/>
            </w:pPr>
            <w:r>
              <w:t>6</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E8B7BFB" w14:textId="77777777" w:rsidR="004E3F4B" w:rsidRDefault="00B022BB">
            <w:pPr>
              <w:spacing w:line="240" w:lineRule="auto"/>
            </w:pPr>
            <w:r>
              <w:t>Recreation And Leisure</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8204259" w14:textId="77777777" w:rsidR="004E3F4B" w:rsidRDefault="00B022BB">
            <w:pPr>
              <w:spacing w:line="240" w:lineRule="auto"/>
            </w:pPr>
            <w:r>
              <w:t>Services - Leisure and community</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89E14F7" w14:textId="77777777" w:rsidR="004E3F4B" w:rsidRDefault="00B022BB">
            <w:pPr>
              <w:spacing w:line="240" w:lineRule="auto"/>
            </w:pPr>
            <w:r>
              <w:t>9.89</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3973041" w14:textId="77777777" w:rsidR="004E3F4B" w:rsidRDefault="00B022BB">
            <w:pPr>
              <w:spacing w:line="240" w:lineRule="auto"/>
            </w:pPr>
            <w:r>
              <w:t>0.2800</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A231670" w14:textId="77777777" w:rsidR="004E3F4B" w:rsidRDefault="00B022BB">
            <w:pPr>
              <w:spacing w:line="240" w:lineRule="auto"/>
            </w:pPr>
            <w:r>
              <w:t>806,529</w:t>
            </w:r>
          </w:p>
        </w:tc>
      </w:tr>
      <w:tr w:rsidR="004E3F4B" w14:paraId="00AA1EDB"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264C515" w14:textId="77777777" w:rsidR="004E3F4B" w:rsidRDefault="00B022BB">
            <w:pPr>
              <w:spacing w:line="240" w:lineRule="auto"/>
            </w:pPr>
            <w:r>
              <w:t>7</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EE9A97E" w14:textId="77777777" w:rsidR="004E3F4B" w:rsidRDefault="00B022BB">
            <w:pPr>
              <w:spacing w:line="240" w:lineRule="auto"/>
            </w:pPr>
            <w:r>
              <w:t>Residential</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5183212" w14:textId="77777777" w:rsidR="004E3F4B" w:rsidRDefault="00B022BB">
            <w:pPr>
              <w:spacing w:line="240" w:lineRule="auto"/>
            </w:pPr>
            <w:r>
              <w:t xml:space="preserve">Domestic - Residential </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C45BA92" w14:textId="77777777" w:rsidR="004E3F4B" w:rsidRDefault="00B022BB">
            <w:pPr>
              <w:spacing w:line="240" w:lineRule="auto"/>
            </w:pPr>
            <w:r>
              <w:t>0.01</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A1371AB" w14:textId="77777777" w:rsidR="004E3F4B" w:rsidRDefault="00B022BB">
            <w:pPr>
              <w:spacing w:line="240" w:lineRule="auto"/>
            </w:pPr>
            <w:r>
              <w:t>0.2563</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6FC85E9" w14:textId="77777777" w:rsidR="004E3F4B" w:rsidRDefault="00B022BB">
            <w:pPr>
              <w:spacing w:line="240" w:lineRule="auto"/>
            </w:pPr>
            <w:r>
              <w:t>221,990,513</w:t>
            </w:r>
          </w:p>
        </w:tc>
      </w:tr>
      <w:tr w:rsidR="004E3F4B" w14:paraId="6043EF35"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96E578E" w14:textId="77777777" w:rsidR="004E3F4B" w:rsidRDefault="00B022BB">
            <w:pPr>
              <w:spacing w:line="240" w:lineRule="auto"/>
            </w:pPr>
            <w:r>
              <w:t>8</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921AB91" w14:textId="77777777" w:rsidR="004E3F4B" w:rsidRDefault="00B022BB">
            <w:pPr>
              <w:spacing w:line="240" w:lineRule="auto"/>
            </w:pPr>
            <w:r>
              <w:t>Retail</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BBFBBDE" w14:textId="77777777" w:rsidR="004E3F4B" w:rsidRDefault="00B022BB">
            <w:pPr>
              <w:spacing w:line="240" w:lineRule="auto"/>
            </w:pPr>
            <w:r>
              <w:t>Services - Retail</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597223E" w14:textId="77777777" w:rsidR="004E3F4B" w:rsidRDefault="00B022BB">
            <w:pPr>
              <w:spacing w:line="240" w:lineRule="auto"/>
            </w:pPr>
            <w:r>
              <w:t>30.80</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2098242" w14:textId="77777777" w:rsidR="004E3F4B" w:rsidRDefault="00B022BB">
            <w:pPr>
              <w:spacing w:line="240" w:lineRule="auto"/>
            </w:pPr>
            <w:r>
              <w:t>0.2700</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1D700BB" w14:textId="77777777" w:rsidR="004E3F4B" w:rsidRDefault="00B022BB">
            <w:pPr>
              <w:spacing w:line="240" w:lineRule="auto"/>
            </w:pPr>
            <w:r>
              <w:t>1,538,350</w:t>
            </w:r>
          </w:p>
        </w:tc>
      </w:tr>
      <w:tr w:rsidR="004E3F4B" w14:paraId="2C4188F7"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93CA609" w14:textId="77777777" w:rsidR="004E3F4B" w:rsidRDefault="00B022BB">
            <w:pPr>
              <w:spacing w:line="240" w:lineRule="auto"/>
            </w:pPr>
            <w:r>
              <w:t>9</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6BA82AF" w14:textId="77777777" w:rsidR="004E3F4B" w:rsidRDefault="00B022BB">
            <w:pPr>
              <w:spacing w:line="240" w:lineRule="auto"/>
            </w:pPr>
            <w:r>
              <w:t>Transport</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C343E22" w14:textId="3B8FDC3F" w:rsidR="004E3F4B" w:rsidRDefault="00B022BB">
            <w:pPr>
              <w:spacing w:line="240" w:lineRule="auto"/>
            </w:pPr>
            <w:r>
              <w:t>Transport</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B404790" w14:textId="77777777" w:rsidR="004E3F4B" w:rsidRDefault="00B022BB">
            <w:pPr>
              <w:spacing w:line="240" w:lineRule="auto"/>
            </w:pPr>
            <w:r>
              <w:t>0.00</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C063567" w14:textId="77777777" w:rsidR="004E3F4B" w:rsidRDefault="00B022BB">
            <w:pPr>
              <w:spacing w:line="240" w:lineRule="auto"/>
            </w:pPr>
            <w:r>
              <w:t>0.2700</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53BA54F" w14:textId="77777777" w:rsidR="004E3F4B" w:rsidRDefault="00B022BB">
            <w:pPr>
              <w:spacing w:line="240" w:lineRule="auto"/>
            </w:pPr>
            <w:r>
              <w:t>2,264,476</w:t>
            </w:r>
          </w:p>
        </w:tc>
      </w:tr>
      <w:tr w:rsidR="004E3F4B" w14:paraId="6F1674F2"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9302739" w14:textId="77777777" w:rsidR="004E3F4B" w:rsidRDefault="00B022BB">
            <w:pPr>
              <w:spacing w:line="240" w:lineRule="auto"/>
            </w:pPr>
            <w:r>
              <w:t>10</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75D9816" w14:textId="77777777" w:rsidR="004E3F4B" w:rsidRDefault="00B022BB">
            <w:pPr>
              <w:spacing w:line="240" w:lineRule="auto"/>
            </w:pPr>
            <w:r>
              <w:t>Unclassified, presumed non-residential</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CA070C9" w14:textId="77777777" w:rsidR="004E3F4B" w:rsidRDefault="00B022BB">
            <w:pPr>
              <w:spacing w:line="240" w:lineRule="auto"/>
            </w:pPr>
            <w:r>
              <w:t>Other</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213C556" w14:textId="77777777" w:rsidR="004E3F4B" w:rsidRDefault="00B022BB">
            <w:pPr>
              <w:spacing w:line="240" w:lineRule="auto"/>
            </w:pPr>
            <w:r>
              <w:t>0.00</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B862074" w14:textId="77777777" w:rsidR="004E3F4B" w:rsidRDefault="00B022BB">
            <w:pPr>
              <w:spacing w:line="240" w:lineRule="auto"/>
            </w:pPr>
            <w:r>
              <w:t>0.2700</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397BC10" w14:textId="77777777" w:rsidR="004E3F4B" w:rsidRDefault="00B022BB">
            <w:pPr>
              <w:spacing w:line="240" w:lineRule="auto"/>
            </w:pPr>
            <w:r>
              <w:t>4,382,640</w:t>
            </w:r>
          </w:p>
        </w:tc>
      </w:tr>
      <w:tr w:rsidR="004E3F4B" w14:paraId="6F3AC24F"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B915E86" w14:textId="77777777" w:rsidR="004E3F4B" w:rsidRDefault="00B022BB">
            <w:pPr>
              <w:spacing w:line="240" w:lineRule="auto"/>
            </w:pPr>
            <w:r>
              <w:t>11</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2E42933" w14:textId="77777777" w:rsidR="004E3F4B" w:rsidRDefault="00B022BB">
            <w:pPr>
              <w:spacing w:line="240" w:lineRule="auto"/>
            </w:pPr>
            <w:r>
              <w:t>Utilities And Infrastructure</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60D604C" w14:textId="77777777" w:rsidR="004E3F4B" w:rsidRDefault="00B022BB">
            <w:pPr>
              <w:spacing w:line="240" w:lineRule="auto"/>
            </w:pPr>
            <w:r>
              <w:t>Services - Commercial</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A34041F" w14:textId="77777777" w:rsidR="004E3F4B" w:rsidRDefault="00B022BB">
            <w:pPr>
              <w:spacing w:line="240" w:lineRule="auto"/>
            </w:pPr>
            <w:r>
              <w:t>19.19</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88F0229" w14:textId="77777777" w:rsidR="004E3F4B" w:rsidRDefault="00B022BB">
            <w:pPr>
              <w:spacing w:line="240" w:lineRule="auto"/>
            </w:pPr>
            <w:r>
              <w:t>0.2800</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152C41F" w14:textId="77777777" w:rsidR="004E3F4B" w:rsidRDefault="00B022BB">
            <w:pPr>
              <w:spacing w:line="240" w:lineRule="auto"/>
            </w:pPr>
            <w:r>
              <w:t>183,840</w:t>
            </w:r>
          </w:p>
        </w:tc>
      </w:tr>
      <w:tr w:rsidR="004E3F4B" w14:paraId="1BDA46D6" w14:textId="77777777">
        <w:tc>
          <w:tcPr>
            <w:tcW w:w="110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C3D43DD" w14:textId="77777777" w:rsidR="004E3F4B" w:rsidRDefault="00B022BB">
            <w:pPr>
              <w:spacing w:line="240" w:lineRule="auto"/>
            </w:pPr>
            <w:r>
              <w:t>12</w:t>
            </w:r>
          </w:p>
        </w:tc>
        <w:tc>
          <w:tcPr>
            <w:tcW w:w="207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561562C" w14:textId="77777777" w:rsidR="004E3F4B" w:rsidRDefault="00B022BB">
            <w:pPr>
              <w:spacing w:line="240" w:lineRule="auto"/>
            </w:pPr>
            <w:r>
              <w:t>Vacant And Derelict</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2338424" w14:textId="77777777" w:rsidR="004E3F4B" w:rsidRDefault="00B022BB">
            <w:pPr>
              <w:spacing w:line="240" w:lineRule="auto"/>
            </w:pPr>
            <w:r>
              <w:t>Other</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D612EB9" w14:textId="77777777" w:rsidR="004E3F4B" w:rsidRDefault="00B022BB">
            <w:pPr>
              <w:spacing w:line="240" w:lineRule="auto"/>
            </w:pPr>
            <w:r>
              <w:t>0.00</w:t>
            </w:r>
          </w:p>
        </w:tc>
        <w:tc>
          <w:tcPr>
            <w:tcW w:w="231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44A3A49" w14:textId="77777777" w:rsidR="004E3F4B" w:rsidRDefault="00B022BB">
            <w:pPr>
              <w:spacing w:line="240" w:lineRule="auto"/>
            </w:pPr>
            <w:r>
              <w:t>0.2700</w:t>
            </w:r>
          </w:p>
        </w:tc>
        <w:tc>
          <w:tcPr>
            <w:tcW w:w="116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EAADC83" w14:textId="77777777" w:rsidR="004E3F4B" w:rsidRDefault="00B022BB">
            <w:pPr>
              <w:spacing w:line="240" w:lineRule="auto"/>
            </w:pPr>
            <w:r>
              <w:t>66,633</w:t>
            </w:r>
          </w:p>
        </w:tc>
      </w:tr>
    </w:tbl>
    <w:p w14:paraId="1FDC50E4" w14:textId="77777777" w:rsidR="004E3F4B" w:rsidRDefault="00B022BB">
      <w:r>
        <w:t xml:space="preserve">* Energy consumption was estimated from </w:t>
      </w:r>
      <w:hyperlink r:id="rId32">
        <w:r>
          <w:rPr>
            <w:color w:val="1155CC"/>
            <w:u w:val="single"/>
          </w:rPr>
          <w:t>https://www.drax.com/wp-content/uploads/2018/08/180809_Drax_Q2_Report.pdf</w:t>
        </w:r>
      </w:hyperlink>
      <w:r>
        <w:t xml:space="preserve"> </w:t>
      </w:r>
    </w:p>
    <w:p w14:paraId="621809CD" w14:textId="77777777" w:rsidR="004E3F4B" w:rsidRDefault="00B022BB">
      <w:r>
        <w:t>** Building area is calculated from the building footprint data (see Methods)</w:t>
      </w:r>
    </w:p>
    <w:p w14:paraId="4F3CE88B" w14:textId="77777777" w:rsidR="004E3F4B" w:rsidRDefault="004E3F4B"/>
    <w:p w14:paraId="6EB20BFD" w14:textId="77777777" w:rsidR="004E3F4B" w:rsidRDefault="004E3F4B">
      <w:pPr>
        <w:sectPr w:rsidR="004E3F4B">
          <w:pgSz w:w="15840" w:h="12240" w:orient="landscape"/>
          <w:pgMar w:top="1152" w:right="1152" w:bottom="1152" w:left="1152" w:header="720" w:footer="720" w:gutter="0"/>
          <w:lnNumType w:countBy="1" w:restart="continuous"/>
          <w:cols w:space="720"/>
        </w:sectPr>
      </w:pPr>
    </w:p>
    <w:p w14:paraId="3F82CD8A" w14:textId="77777777" w:rsidR="004E3F4B" w:rsidRDefault="00B022BB">
      <w:r>
        <w:rPr>
          <w:noProof/>
        </w:rPr>
        <w:lastRenderedPageBreak/>
        <w:drawing>
          <wp:inline distT="114300" distB="114300" distL="114300" distR="114300" wp14:anchorId="52EC309E" wp14:editId="4A1201A7">
            <wp:extent cx="6309360" cy="3238500"/>
            <wp:effectExtent l="0" t="0" r="0" b="0"/>
            <wp:docPr id="1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3"/>
                    <a:srcRect/>
                    <a:stretch>
                      <a:fillRect/>
                    </a:stretch>
                  </pic:blipFill>
                  <pic:spPr>
                    <a:xfrm>
                      <a:off x="0" y="0"/>
                      <a:ext cx="6309360" cy="3238500"/>
                    </a:xfrm>
                    <a:prstGeom prst="rect">
                      <a:avLst/>
                    </a:prstGeom>
                    <a:ln/>
                  </pic:spPr>
                </pic:pic>
              </a:graphicData>
            </a:graphic>
          </wp:inline>
        </w:drawing>
      </w:r>
      <w:r>
        <w:t xml:space="preserve"> </w:t>
      </w:r>
    </w:p>
    <w:p w14:paraId="1813FEE0" w14:textId="77777777" w:rsidR="004E3F4B" w:rsidRDefault="00B022BB">
      <w:pPr>
        <w:pStyle w:val="Heading4"/>
      </w:pPr>
      <w:bookmarkStart w:id="18" w:name="_flnpybhqzl24" w:colFirst="0" w:colLast="0"/>
      <w:bookmarkEnd w:id="18"/>
      <w:r>
        <w:rPr>
          <w:b/>
          <w:bCs/>
        </w:rPr>
        <w:t xml:space="preserve">Sup. Fig. 7 | Spatial distribution of building types across London. </w:t>
      </w:r>
      <w:r>
        <w:t>Maps show, for each borough, the share of citywide building area (%) for five broad building-type categories (refer to Sup. Table 4 for the classification). Grey shading denotes boroughs with missing or unavailable data.</w:t>
      </w:r>
    </w:p>
    <w:p w14:paraId="5225A5C0" w14:textId="77777777" w:rsidR="004E3F4B" w:rsidRDefault="004E3F4B"/>
    <w:p w14:paraId="09549071" w14:textId="77777777" w:rsidR="004E3F4B" w:rsidRDefault="00B022BB">
      <w:pPr>
        <w:pStyle w:val="Heading2"/>
      </w:pPr>
      <w:bookmarkStart w:id="19" w:name="_bblowwe8tqo2" w:colFirst="0" w:colLast="0"/>
      <w:bookmarkEnd w:id="19"/>
      <w:r>
        <w:br w:type="page"/>
      </w:r>
    </w:p>
    <w:p w14:paraId="0C3602CA" w14:textId="77777777" w:rsidR="004E3F4B" w:rsidRDefault="00B022BB" w:rsidP="009D1901">
      <w:pPr>
        <w:pStyle w:val="Heading3"/>
      </w:pPr>
      <w:bookmarkStart w:id="20" w:name="_l7nxmcud0dhz" w:colFirst="0" w:colLast="0"/>
      <w:bookmarkEnd w:id="20"/>
      <w:r>
        <w:lastRenderedPageBreak/>
        <w:t xml:space="preserve">Work productivity </w:t>
      </w:r>
    </w:p>
    <w:p w14:paraId="0F15BAA8" w14:textId="77777777" w:rsidR="004E3F4B" w:rsidRDefault="00B022BB">
      <w:r>
        <w:rPr>
          <w:noProof/>
        </w:rPr>
        <w:drawing>
          <wp:inline distT="114300" distB="114300" distL="114300" distR="114300" wp14:anchorId="2FD63EDB" wp14:editId="49363392">
            <wp:extent cx="5916930" cy="295846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4"/>
                    <a:srcRect/>
                    <a:stretch>
                      <a:fillRect/>
                    </a:stretch>
                  </pic:blipFill>
                  <pic:spPr>
                    <a:xfrm>
                      <a:off x="0" y="0"/>
                      <a:ext cx="5916930" cy="2958465"/>
                    </a:xfrm>
                    <a:prstGeom prst="rect">
                      <a:avLst/>
                    </a:prstGeom>
                    <a:ln/>
                  </pic:spPr>
                </pic:pic>
              </a:graphicData>
            </a:graphic>
          </wp:inline>
        </w:drawing>
      </w:r>
    </w:p>
    <w:p w14:paraId="4FA66625" w14:textId="785D0B93" w:rsidR="004E3F4B" w:rsidRDefault="00B022BB">
      <w:pPr>
        <w:pStyle w:val="Heading4"/>
      </w:pPr>
      <w:bookmarkStart w:id="21" w:name="_q8hpunizjxcm" w:colFirst="0" w:colLast="0"/>
      <w:bookmarkEnd w:id="21"/>
      <w:r>
        <w:rPr>
          <w:b/>
          <w:bCs/>
        </w:rPr>
        <w:t xml:space="preserve">Sup. Fig. 8 | Exposure-response functions describing the relationships between heat (measured by wet-bulb globe temperature, WBGT) and productivity loss. </w:t>
      </w:r>
      <w:r>
        <w:t>The figure was adapted from</w:t>
      </w:r>
      <w:r w:rsidR="00994EF1">
        <w:rPr>
          <w:rFonts w:hint="eastAsia"/>
        </w:rPr>
        <w:t xml:space="preserve"> </w:t>
      </w:r>
      <w:r w:rsidR="00994EF1" w:rsidRPr="00994EF1">
        <w:t>Orlov</w:t>
      </w:r>
      <w:r w:rsidR="00994EF1">
        <w:rPr>
          <w:rFonts w:hint="eastAsia"/>
        </w:rPr>
        <w:t xml:space="preserve"> et al</w:t>
      </w:r>
      <w:r>
        <w:rPr>
          <w:rFonts w:hint="eastAsia"/>
        </w:rPr>
        <w:t xml:space="preserve"> </w:t>
      </w:r>
      <w:r>
        <w:fldChar w:fldCharType="begin"/>
      </w:r>
      <w:r w:rsidR="00E057BD">
        <w:instrText xml:space="preserve"> ADDIN ZOTERO_ITEM CSL_CITATION {"citationID":"FmKT3AOk","properties":{"formattedCitation":"\\super 6\\nosupersub{}","plainCitation":"6","noteIndex":0},"citationItems":[{"id":7,"uris":["http://zotero.org/users/4978580/items/8ZTJHK4L"],"itemData":{"id":7,"type":"article-journal","abstract":"We assess economic costs of heat-induced reductions in worker productivity at global scale under RCP2.6 and RCP8.5. Losses in worker productivity are calculated by using an empirically estimated epidemiological exposure-response function, and the associated economic costs are assessed by using a dynamic multi-region, multi-sector computable general equilibrium model. Autonomous mechanisation of outdoor work in agriculture and construction is implemented in the model. We find that under RCP8.5 by 2100, heat-induced reductions in worker productivity result in an average decline of 1.4% in global gross domestic product (GDP) relative to the reference scenario with no climate change. This is approximately 0.4 percentage points less than when no autonomous mechanisation is assumed. For comparison, measuring the economic costs using occupational health and safety recommendations leads to a 2.4% reduction in global GDP, which is substantially larger than when the epidemiological exposure-response function is used. Countries of Africa, South-East Asia, and South Asia are the worst affected by heat stress. However, economic costs could be substantially alleviated if a 2°C global warming target is achieved. Under RCP2.6, the average reduction in global GDP is only 0.5%. A large fraction of global mitigation costs of achieving the 2°C global warming target could be offset by the avoided adverse impacts of heat stress on worker productivity at higher warming levels.","call-number":"9","container-title":"Global Environmental Change","DOI":"10.1016/j.gloenvcha.2020.102087","ISSN":"0959-3780","journalAbbreviation":"Global Environmental Change","note":"Citations: 136 (Crossref) [2026-05-12]","page":"102087","source":"ScienceDirect","title":"Economic costs of heat-induced reductions in worker productivity due to global warming","volume":"63","author":[{"family":"Orlov","given":"Anton"},{"family":"Sillmann","given":"Jana"},{"family":"Aunan","given":"Kristin"},{"family":"Kjellstrom","given":"Tord"},{"family":"Aaheim","given":"Asbjørn"}],"issued":{"date-parts":[["2020",7,1]]}}}],"schema":"https://github.com/citation-style-language/schema/raw/master/csl-citation.json"} </w:instrText>
      </w:r>
      <w:r>
        <w:fldChar w:fldCharType="separate"/>
      </w:r>
      <w:r w:rsidR="00E057BD" w:rsidRPr="00E057BD">
        <w:rPr>
          <w:szCs w:val="24"/>
          <w:vertAlign w:val="superscript"/>
          <w:lang w:val="en-US"/>
        </w:rPr>
        <w:t>6</w:t>
      </w:r>
      <w:r>
        <w:fldChar w:fldCharType="end"/>
      </w:r>
      <w:r>
        <w:t xml:space="preserve">. </w:t>
      </w:r>
    </w:p>
    <w:p w14:paraId="3DA96C3D" w14:textId="77777777" w:rsidR="004E3F4B" w:rsidRDefault="00B022BB">
      <w:r>
        <w:rPr>
          <w:noProof/>
        </w:rPr>
        <w:drawing>
          <wp:inline distT="114300" distB="114300" distL="114300" distR="114300" wp14:anchorId="3F6543FA" wp14:editId="2AEDA2CA">
            <wp:extent cx="6309360" cy="3543300"/>
            <wp:effectExtent l="0" t="0" r="0" b="0"/>
            <wp:docPr id="1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5"/>
                    <a:srcRect/>
                    <a:stretch>
                      <a:fillRect/>
                    </a:stretch>
                  </pic:blipFill>
                  <pic:spPr>
                    <a:xfrm>
                      <a:off x="0" y="0"/>
                      <a:ext cx="6309360" cy="3543300"/>
                    </a:xfrm>
                    <a:prstGeom prst="rect">
                      <a:avLst/>
                    </a:prstGeom>
                    <a:ln/>
                  </pic:spPr>
                </pic:pic>
              </a:graphicData>
            </a:graphic>
          </wp:inline>
        </w:drawing>
      </w:r>
    </w:p>
    <w:p w14:paraId="27AA2EFD" w14:textId="4B4B9F30" w:rsidR="004E3F4B" w:rsidRDefault="00B022BB">
      <w:pPr>
        <w:pStyle w:val="Heading4"/>
      </w:pPr>
      <w:bookmarkStart w:id="22" w:name="_ge6lx2xqbgrk" w:colFirst="0" w:colLast="0"/>
      <w:bookmarkEnd w:id="22"/>
      <w:r>
        <w:rPr>
          <w:b/>
          <w:bCs/>
        </w:rPr>
        <w:t>Sup. Fig. 9 | Baseline cause-specific mortality rates in 2021</w:t>
      </w:r>
      <w:r>
        <w:t xml:space="preserve">. The maps show baseline mortality rates in London for 2021 across selected ICD-10 categories: (1) all causes (A00–R99, U00–Y89; all ages), (2) mental and </w:t>
      </w:r>
      <w:r w:rsidR="0016132A">
        <w:t>behavioral</w:t>
      </w:r>
      <w:r>
        <w:t xml:space="preserve"> disorders (F00–F99), (3) diseases of the circulatory system (I00–I99), (4) diseases of the respiratory system (J00–J99), and (5) intentional self-harm (X60–X84). These baseline rates were used to </w:t>
      </w:r>
      <w:r w:rsidR="0016132A">
        <w:t>parameterize</w:t>
      </w:r>
      <w:r>
        <w:t xml:space="preserve"> health impact estimates under alternative land-use and climate scenarios.</w:t>
      </w:r>
    </w:p>
    <w:p w14:paraId="46D956AF" w14:textId="77777777" w:rsidR="004E3F4B" w:rsidRDefault="004E3F4B"/>
    <w:p w14:paraId="1ADF48F3" w14:textId="77777777" w:rsidR="004E3F4B" w:rsidRDefault="00B022BB" w:rsidP="009D1901">
      <w:pPr>
        <w:pStyle w:val="Heading3"/>
      </w:pPr>
      <w:bookmarkStart w:id="23" w:name="_wkkxj8x1mqps" w:colFirst="0" w:colLast="0"/>
      <w:bookmarkEnd w:id="23"/>
      <w:r>
        <w:lastRenderedPageBreak/>
        <w:t>Social vulnerability index</w:t>
      </w:r>
    </w:p>
    <w:p w14:paraId="02FE4FCC" w14:textId="77777777" w:rsidR="004E3F4B" w:rsidRDefault="004E3F4B"/>
    <w:p w14:paraId="7147FD74" w14:textId="77777777" w:rsidR="004E3F4B" w:rsidRDefault="00B022BB">
      <w:r>
        <w:rPr>
          <w:noProof/>
        </w:rPr>
        <w:drawing>
          <wp:inline distT="114300" distB="114300" distL="114300" distR="114300" wp14:anchorId="798AF878" wp14:editId="636B12AC">
            <wp:extent cx="5227524" cy="3737961"/>
            <wp:effectExtent l="0" t="0" r="0" b="0"/>
            <wp:docPr id="1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a:srcRect/>
                    <a:stretch>
                      <a:fillRect/>
                    </a:stretch>
                  </pic:blipFill>
                  <pic:spPr>
                    <a:xfrm>
                      <a:off x="0" y="0"/>
                      <a:ext cx="5227524" cy="3737961"/>
                    </a:xfrm>
                    <a:prstGeom prst="rect">
                      <a:avLst/>
                    </a:prstGeom>
                    <a:ln/>
                  </pic:spPr>
                </pic:pic>
              </a:graphicData>
            </a:graphic>
          </wp:inline>
        </w:drawing>
      </w:r>
    </w:p>
    <w:p w14:paraId="71D33BC2" w14:textId="517197A8" w:rsidR="004E3F4B" w:rsidRDefault="00B022BB">
      <w:pPr>
        <w:pStyle w:val="Heading4"/>
      </w:pPr>
      <w:bookmarkStart w:id="24" w:name="_ee1wuh483r9a" w:colFirst="0" w:colLast="0"/>
      <w:bookmarkEnd w:id="24"/>
      <w:r>
        <w:rPr>
          <w:b/>
          <w:bCs/>
        </w:rPr>
        <w:t xml:space="preserve">Sup. Fig. 10 | Correlations among neighborhood vulnerability metrics in London. </w:t>
      </w:r>
      <w:r>
        <w:t xml:space="preserve">Heatmap shows pairwise Pearson correlation coefficients between six sociodemographic vulnerability indicators at the Lower Layer Super Output Area (LSOA) level. </w:t>
      </w:r>
      <w:r w:rsidR="0016132A">
        <w:t>Colors</w:t>
      </w:r>
      <w:r>
        <w:t xml:space="preserve"> indicate the direction and magnitude of correlations (blue, positive; red, negative), and values are shown within each cell. Metrics include income deprivation, children aged &lt;5, older adults aged ≥75, limited English proficiency, social housing, and ethnic minority population. Strong positive correlations indicate that several vulnerability dimensions co-occur spatially across London, whereas negative correlations reflect trade-offs in neighborhood age structure relative to socioeconomic and demographic vulnerability. </w:t>
      </w:r>
    </w:p>
    <w:p w14:paraId="4FA8728B" w14:textId="77777777" w:rsidR="004E3F4B" w:rsidRDefault="004E3F4B"/>
    <w:p w14:paraId="0C3F1C16" w14:textId="77777777" w:rsidR="004E3F4B" w:rsidRDefault="00B022BB">
      <w:r>
        <w:rPr>
          <w:noProof/>
        </w:rPr>
        <w:lastRenderedPageBreak/>
        <mc:AlternateContent>
          <mc:Choice Requires="wpg">
            <w:drawing>
              <wp:inline distT="114300" distB="114300" distL="114300" distR="114300" wp14:anchorId="1DB82CB9" wp14:editId="3D987FB0">
                <wp:extent cx="5464493" cy="7803598"/>
                <wp:effectExtent l="0" t="0" r="0" b="0"/>
                <wp:docPr id="4" name="Group 4"/>
                <wp:cNvGraphicFramePr/>
                <a:graphic xmlns:a="http://schemas.openxmlformats.org/drawingml/2006/main">
                  <a:graphicData uri="http://schemas.microsoft.com/office/word/2010/wordprocessingGroup">
                    <wpg:wgp>
                      <wpg:cNvGrpSpPr/>
                      <wpg:grpSpPr>
                        <a:xfrm>
                          <a:off x="0" y="0"/>
                          <a:ext cx="5464493" cy="7803598"/>
                          <a:chOff x="0" y="0"/>
                          <a:chExt cx="4109200" cy="5864166"/>
                        </a:xfrm>
                      </wpg:grpSpPr>
                      <pic:pic xmlns:pic="http://schemas.openxmlformats.org/drawingml/2006/picture">
                        <pic:nvPicPr>
                          <pic:cNvPr id="1886934432" name="Shape 15"/>
                          <pic:cNvPicPr preferRelativeResize="0"/>
                        </pic:nvPicPr>
                        <pic:blipFill>
                          <a:blip r:embed="rId37">
                            <a:alphaModFix/>
                          </a:blip>
                          <a:stretch>
                            <a:fillRect/>
                          </a:stretch>
                        </pic:blipFill>
                        <pic:spPr>
                          <a:xfrm>
                            <a:off x="0" y="0"/>
                            <a:ext cx="4109200" cy="2932075"/>
                          </a:xfrm>
                          <a:prstGeom prst="rect">
                            <a:avLst/>
                          </a:prstGeom>
                          <a:noFill/>
                          <a:ln>
                            <a:noFill/>
                          </a:ln>
                        </pic:spPr>
                      </pic:pic>
                      <pic:pic xmlns:pic="http://schemas.openxmlformats.org/drawingml/2006/picture">
                        <pic:nvPicPr>
                          <pic:cNvPr id="899843516" name="Shape 16"/>
                          <pic:cNvPicPr preferRelativeResize="0"/>
                        </pic:nvPicPr>
                        <pic:blipFill>
                          <a:blip r:embed="rId38">
                            <a:alphaModFix/>
                          </a:blip>
                          <a:stretch>
                            <a:fillRect/>
                          </a:stretch>
                        </pic:blipFill>
                        <pic:spPr>
                          <a:xfrm>
                            <a:off x="0" y="2932075"/>
                            <a:ext cx="4109200" cy="2932091"/>
                          </a:xfrm>
                          <a:prstGeom prst="rect">
                            <a:avLst/>
                          </a:prstGeom>
                          <a:noFill/>
                          <a:ln>
                            <a:noFill/>
                          </a:ln>
                        </pic:spPr>
                      </pic:pic>
                      <wps:wsp>
                        <wps:cNvPr id="228403881" name="Text Box 228403881"/>
                        <wps:cNvSpPr txBox="1"/>
                        <wps:spPr>
                          <a:xfrm>
                            <a:off x="0" y="50025"/>
                            <a:ext cx="360496" cy="269109"/>
                          </a:xfrm>
                          <a:prstGeom prst="rect">
                            <a:avLst/>
                          </a:prstGeom>
                          <a:noFill/>
                          <a:ln>
                            <a:noFill/>
                          </a:ln>
                        </wps:spPr>
                        <wps:txbx>
                          <w:txbxContent>
                            <w:p w14:paraId="3D09E9B9" w14:textId="77777777" w:rsidR="004E3F4B" w:rsidRDefault="00B022BB">
                              <w:pPr>
                                <w:spacing w:line="240" w:lineRule="auto"/>
                                <w:textDirection w:val="btLr"/>
                              </w:pPr>
                              <w:r>
                                <w:rPr>
                                  <w:rFonts w:ascii="Arial" w:eastAsia="Arial" w:hAnsi="Arial" w:cs="Arial"/>
                                  <w:b/>
                                  <w:color w:val="000000"/>
                                  <w:sz w:val="24"/>
                                </w:rPr>
                                <w:t>a</w:t>
                              </w:r>
                            </w:p>
                          </w:txbxContent>
                        </wps:txbx>
                        <wps:bodyPr spcFirstLastPara="1" wrap="square" lIns="91425" tIns="91425" rIns="91425" bIns="91425" anchor="t" anchorCtr="0">
                          <a:spAutoFit/>
                        </wps:bodyPr>
                      </wps:wsp>
                      <wps:wsp>
                        <wps:cNvPr id="533647775" name="Text Box 533647775"/>
                        <wps:cNvSpPr txBox="1"/>
                        <wps:spPr>
                          <a:xfrm>
                            <a:off x="0" y="2932044"/>
                            <a:ext cx="360496" cy="269109"/>
                          </a:xfrm>
                          <a:prstGeom prst="rect">
                            <a:avLst/>
                          </a:prstGeom>
                          <a:noFill/>
                          <a:ln>
                            <a:noFill/>
                          </a:ln>
                        </wps:spPr>
                        <wps:txbx>
                          <w:txbxContent>
                            <w:p w14:paraId="136DD5E8" w14:textId="77777777" w:rsidR="004E3F4B" w:rsidRDefault="00B022BB">
                              <w:pPr>
                                <w:spacing w:line="240" w:lineRule="auto"/>
                                <w:textDirection w:val="btLr"/>
                              </w:pPr>
                              <w:r>
                                <w:rPr>
                                  <w:rFonts w:ascii="Arial" w:eastAsia="Arial" w:hAnsi="Arial" w:cs="Arial"/>
                                  <w:b/>
                                  <w:color w:val="000000"/>
                                  <w:sz w:val="24"/>
                                </w:rPr>
                                <w:t>b</w:t>
                              </w:r>
                            </w:p>
                          </w:txbxContent>
                        </wps:txbx>
                        <wps:bodyPr spcFirstLastPara="1" wrap="square" lIns="91425" tIns="91425" rIns="91425" bIns="91425" anchor="t" anchorCtr="0">
                          <a:spAutoFit/>
                        </wps:bodyPr>
                      </wps:wsp>
                    </wpg:wgp>
                  </a:graphicData>
                </a:graphic>
              </wp:inline>
            </w:drawing>
          </mc:Choice>
          <mc:Fallback>
            <w:pict>
              <v:group w14:anchorId="1DB82CB9" id="Group 4" o:spid="_x0000_s1056" style="width:430.3pt;height:614.45pt;mso-position-horizontal-relative:char;mso-position-vertical-relative:line" coordsize="41092,586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">
                <v:shape id="Shape 15" o:spid="_x0000_s1057" type="#_x0000_t75" style="position:absolute;width:41092;height:2932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">
                  <v:imagedata r:id="rId39" o:title=""/>
                </v:shape>
                <v:shape id="Shape 16" o:spid="_x0000_s1058" type="#_x0000_t75" style="position:absolute;top:29320;width:41092;height:29321;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">
                  <v:imagedata r:id="rId40" o:title=""/>
                </v:shape>
                <v:shape id="Text Box 228403881" o:spid="_x0000_s1059" type="#_x0000_t202" style="position:absolute;top:500;width:3604;height:26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" filled="f" stroked="f">
                  <v:textbox style="mso-fit-shape-to-text:t" inset="2.53958mm,2.53958mm,2.53958mm,2.53958mm">
                    <w:txbxContent>
                      <w:p w14:paraId="3D09E9B9" w14:textId="77777777" w:rsidR="004E3F4B" w:rsidRDefault="00B022BB">
                        <w:pPr>
                          <w:spacing w:line="240" w:lineRule="auto"/>
                          <w:textDirection w:val="btLr"/>
                        </w:pPr>
                        <w:r>
                          <w:rPr>
                            <w:rFonts w:ascii="Arial" w:eastAsia="Arial" w:hAnsi="Arial" w:cs="Arial"/>
                            <w:b/>
                            <w:color w:val="000000"/>
                            <w:sz w:val="24"/>
                          </w:rPr>
                          <w:t>a</w:t>
                        </w:r>
                      </w:p>
                    </w:txbxContent>
                  </v:textbox>
                </v:shape>
                <v:shape id="Text Box 533647775" o:spid="_x0000_s1060" type="#_x0000_t202" style="position:absolute;top:29320;width:3604;height:26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" filled="f" stroked="f">
                  <v:textbox style="mso-fit-shape-to-text:t" inset="2.53958mm,2.53958mm,2.53958mm,2.53958mm">
                    <w:txbxContent>
                      <w:p w14:paraId="136DD5E8" w14:textId="77777777" w:rsidR="004E3F4B" w:rsidRDefault="00B022BB">
                        <w:pPr>
                          <w:spacing w:line="240" w:lineRule="auto"/>
                          <w:textDirection w:val="btLr"/>
                        </w:pPr>
                        <w:r>
                          <w:rPr>
                            <w:rFonts w:ascii="Arial" w:eastAsia="Arial" w:hAnsi="Arial" w:cs="Arial"/>
                            <w:b/>
                            <w:color w:val="000000"/>
                            <w:sz w:val="24"/>
                          </w:rPr>
                          <w:t>b</w:t>
                        </w:r>
                      </w:p>
                    </w:txbxContent>
                  </v:textbox>
                </v:shape>
                <w10:anchorlock/>
              </v:group>
            </w:pict>
          </mc:Fallback>
        </mc:AlternateContent>
      </w:r>
    </w:p>
    <w:p w14:paraId="6C252672" w14:textId="77777777" w:rsidR="004E3F4B" w:rsidRDefault="00B022BB">
      <w:pPr>
        <w:pStyle w:val="Heading4"/>
      </w:pPr>
      <w:bookmarkStart w:id="25" w:name="_hlmv4drmf5cj" w:colFirst="0" w:colLast="0"/>
      <w:bookmarkEnd w:id="25"/>
      <w:r>
        <w:rPr>
          <w:b/>
          <w:bCs/>
        </w:rPr>
        <w:t>Sup. Fig. 11 | Social vulnerability index by LSOA (a) and by borough (b) in London</w:t>
      </w:r>
      <w:r>
        <w:t xml:space="preserve">.  </w:t>
      </w:r>
    </w:p>
    <w:p w14:paraId="6840D4EE" w14:textId="606271A1" w:rsidR="004E3F4B" w:rsidRDefault="004E3F4B" w:rsidP="00034BAF">
      <w:bookmarkStart w:id="26" w:name="_iox7llxfbgt8" w:colFirst="0" w:colLast="0"/>
      <w:bookmarkEnd w:id="26"/>
    </w:p>
    <w:p w14:paraId="3B8B0D5F" w14:textId="77777777" w:rsidR="00D35863" w:rsidRDefault="00D35863" w:rsidP="00034BAF"/>
    <w:p w14:paraId="637965DE" w14:textId="665B6FE8" w:rsidR="00D35863" w:rsidRDefault="00B55314" w:rsidP="00B55314">
      <w:pPr>
        <w:pStyle w:val="Heading2"/>
      </w:pPr>
      <w:r w:rsidRPr="009D1901">
        <w:lastRenderedPageBreak/>
        <w:t xml:space="preserve">Supplementary </w:t>
      </w:r>
      <w:r w:rsidR="00D35863">
        <w:t xml:space="preserve">References </w:t>
      </w:r>
    </w:p>
    <w:p w14:paraId="5AC8186B" w14:textId="77777777" w:rsidR="00F03FE9" w:rsidRPr="00F03FE9" w:rsidRDefault="00D35863" w:rsidP="00F03FE9">
      <w:pPr>
        <w:pStyle w:val="Bibliography"/>
        <w:rPr>
          <w:lang w:val="en-US"/>
        </w:rPr>
      </w:pPr>
      <w:r>
        <w:fldChar w:fldCharType="begin"/>
      </w:r>
      <w:r w:rsidR="00F03FE9">
        <w:instrText xml:space="preserve"> ADDIN ZOTERO_BIBL {"uncited":[],"omitted":[],"custom":[]} CSL_BIBLIOGRAPHY </w:instrText>
      </w:r>
      <w:r>
        <w:fldChar w:fldCharType="separate"/>
      </w:r>
      <w:r w:rsidR="00F03FE9" w:rsidRPr="00F03FE9">
        <w:rPr>
          <w:lang w:val="en-US"/>
        </w:rPr>
        <w:t>1.</w:t>
      </w:r>
      <w:r w:rsidR="00F03FE9" w:rsidRPr="00F03FE9">
        <w:rPr>
          <w:lang w:val="en-US"/>
        </w:rPr>
        <w:tab/>
        <w:t>Bolton, D. The Computation of Equivalent Potential Temperature. https://journals.ametsoc.org/view/journals/mwre/108/7/1520-0493_1980_108_1046_tcoept_2_0_co_2.xml (1980).</w:t>
      </w:r>
    </w:p>
    <w:p w14:paraId="495DB3BC" w14:textId="77777777" w:rsidR="00F03FE9" w:rsidRPr="00F03FE9" w:rsidRDefault="00F03FE9" w:rsidP="00F03FE9">
      <w:pPr>
        <w:pStyle w:val="Bibliography"/>
        <w:rPr>
          <w:lang w:val="en-US"/>
        </w:rPr>
      </w:pPr>
      <w:r w:rsidRPr="00F03FE9">
        <w:rPr>
          <w:lang w:val="en-US"/>
        </w:rPr>
        <w:t>2.</w:t>
      </w:r>
      <w:r w:rsidRPr="00F03FE9">
        <w:rPr>
          <w:lang w:val="en-US"/>
        </w:rPr>
        <w:tab/>
        <w:t xml:space="preserve">Yuan, W. </w:t>
      </w:r>
      <w:r w:rsidRPr="00F03FE9">
        <w:rPr>
          <w:i/>
          <w:iCs/>
          <w:lang w:val="en-US"/>
        </w:rPr>
        <w:t>et al.</w:t>
      </w:r>
      <w:r w:rsidRPr="00F03FE9">
        <w:rPr>
          <w:lang w:val="en-US"/>
        </w:rPr>
        <w:t xml:space="preserve"> Increased atmospheric vapor pressure deficit reduces global vegetation growth. </w:t>
      </w:r>
      <w:r w:rsidRPr="00F03FE9">
        <w:rPr>
          <w:i/>
          <w:iCs/>
          <w:lang w:val="en-US"/>
        </w:rPr>
        <w:t>Science Advances</w:t>
      </w:r>
      <w:r w:rsidRPr="00F03FE9">
        <w:rPr>
          <w:lang w:val="en-US"/>
        </w:rPr>
        <w:t xml:space="preserve"> </w:t>
      </w:r>
      <w:r w:rsidRPr="00F03FE9">
        <w:rPr>
          <w:b/>
          <w:bCs/>
          <w:lang w:val="en-US"/>
        </w:rPr>
        <w:t>5</w:t>
      </w:r>
      <w:r w:rsidRPr="00F03FE9">
        <w:rPr>
          <w:lang w:val="en-US"/>
        </w:rPr>
        <w:t>, eaax1396 (2019).</w:t>
      </w:r>
    </w:p>
    <w:p w14:paraId="2AC51E99" w14:textId="77777777" w:rsidR="00F03FE9" w:rsidRPr="00F03FE9" w:rsidRDefault="00F03FE9" w:rsidP="00F03FE9">
      <w:pPr>
        <w:pStyle w:val="Bibliography"/>
        <w:rPr>
          <w:lang w:val="en-US"/>
        </w:rPr>
      </w:pPr>
      <w:r w:rsidRPr="00F03FE9">
        <w:rPr>
          <w:lang w:val="en-US"/>
        </w:rPr>
        <w:t>3.</w:t>
      </w:r>
      <w:r w:rsidRPr="00F03FE9">
        <w:rPr>
          <w:lang w:val="en-US"/>
        </w:rPr>
        <w:tab/>
        <w:t>Lawrence, M. G. The Relationship between Relative Humidity and the Dewpoint Temperature in Moist Air: A Simple Conversion and Applications. https://doi.org/10.1175/BAMS-86-2-225 (2005) doi:10.1175/BAMS-86-2-225.</w:t>
      </w:r>
    </w:p>
    <w:p w14:paraId="67338B40" w14:textId="77777777" w:rsidR="00F03FE9" w:rsidRPr="00F03FE9" w:rsidRDefault="00F03FE9" w:rsidP="00F03FE9">
      <w:pPr>
        <w:pStyle w:val="Bibliography"/>
        <w:rPr>
          <w:lang w:val="en-US"/>
        </w:rPr>
      </w:pPr>
      <w:r w:rsidRPr="00F03FE9">
        <w:rPr>
          <w:lang w:val="en-US"/>
        </w:rPr>
        <w:t>4.</w:t>
      </w:r>
      <w:r w:rsidRPr="00F03FE9">
        <w:rPr>
          <w:lang w:val="en-US"/>
        </w:rPr>
        <w:tab/>
        <w:t xml:space="preserve">Hamel, P. </w:t>
      </w:r>
      <w:r w:rsidRPr="00F03FE9">
        <w:rPr>
          <w:i/>
          <w:iCs/>
          <w:lang w:val="en-US"/>
        </w:rPr>
        <w:t>et al.</w:t>
      </w:r>
      <w:r w:rsidRPr="00F03FE9">
        <w:rPr>
          <w:lang w:val="en-US"/>
        </w:rPr>
        <w:t xml:space="preserve"> Calibrating and validating the Integrated Valuation of Ecosystem Services and Tradeoffs (InVEST) urban cooling model: case studies in France and the United States. </w:t>
      </w:r>
      <w:r w:rsidRPr="00F03FE9">
        <w:rPr>
          <w:i/>
          <w:iCs/>
          <w:lang w:val="en-US"/>
        </w:rPr>
        <w:t>Geoscientific Model Development</w:t>
      </w:r>
      <w:r w:rsidRPr="00F03FE9">
        <w:rPr>
          <w:lang w:val="en-US"/>
        </w:rPr>
        <w:t xml:space="preserve"> </w:t>
      </w:r>
      <w:r w:rsidRPr="00F03FE9">
        <w:rPr>
          <w:b/>
          <w:bCs/>
          <w:lang w:val="en-US"/>
        </w:rPr>
        <w:t>17</w:t>
      </w:r>
      <w:r w:rsidRPr="00F03FE9">
        <w:rPr>
          <w:lang w:val="en-US"/>
        </w:rPr>
        <w:t>, 4755–4771 (2024).</w:t>
      </w:r>
    </w:p>
    <w:p w14:paraId="3F7214E1" w14:textId="77777777" w:rsidR="00F03FE9" w:rsidRPr="00F03FE9" w:rsidRDefault="00F03FE9" w:rsidP="00F03FE9">
      <w:pPr>
        <w:pStyle w:val="Bibliography"/>
        <w:rPr>
          <w:lang w:val="en-US"/>
        </w:rPr>
      </w:pPr>
      <w:r w:rsidRPr="00F03FE9">
        <w:rPr>
          <w:lang w:val="en-US"/>
        </w:rPr>
        <w:t>5.</w:t>
      </w:r>
      <w:r w:rsidRPr="00F03FE9">
        <w:rPr>
          <w:lang w:val="en-US"/>
        </w:rPr>
        <w:tab/>
        <w:t>Hook, S., Halverson, G., Johnson, M. &amp; Cawse-Nicholson, K. ECOSTRESS Tiled Ancillary NDVI and Albedo L2 Global 70 m v002. https://doi.org/https://doi.org/10.5067/ECOSTRESS/ECO_L2T_STARS.002 (2023).</w:t>
      </w:r>
    </w:p>
    <w:p w14:paraId="1697D488" w14:textId="77777777" w:rsidR="00F03FE9" w:rsidRPr="00F03FE9" w:rsidRDefault="00F03FE9" w:rsidP="00F03FE9">
      <w:pPr>
        <w:pStyle w:val="Bibliography"/>
        <w:rPr>
          <w:lang w:val="en-US"/>
        </w:rPr>
      </w:pPr>
      <w:r w:rsidRPr="00F03FE9">
        <w:rPr>
          <w:lang w:val="en-US"/>
        </w:rPr>
        <w:t>6.</w:t>
      </w:r>
      <w:r w:rsidRPr="00F03FE9">
        <w:rPr>
          <w:lang w:val="en-US"/>
        </w:rPr>
        <w:tab/>
        <w:t xml:space="preserve">Orlov, A., Sillmann, J., Aunan, K., Kjellstrom, T. &amp; Aaheim, A. Economic costs of heat-induced reductions in worker productivity due to global warming. </w:t>
      </w:r>
      <w:r w:rsidRPr="00F03FE9">
        <w:rPr>
          <w:i/>
          <w:iCs/>
          <w:lang w:val="en-US"/>
        </w:rPr>
        <w:t>Global Environmental Change</w:t>
      </w:r>
      <w:r w:rsidRPr="00F03FE9">
        <w:rPr>
          <w:lang w:val="en-US"/>
        </w:rPr>
        <w:t xml:space="preserve"> </w:t>
      </w:r>
      <w:r w:rsidRPr="00F03FE9">
        <w:rPr>
          <w:b/>
          <w:bCs/>
          <w:lang w:val="en-US"/>
        </w:rPr>
        <w:t>63</w:t>
      </w:r>
      <w:r w:rsidRPr="00F03FE9">
        <w:rPr>
          <w:lang w:val="en-US"/>
        </w:rPr>
        <w:t>, 102087 (2020).</w:t>
      </w:r>
    </w:p>
    <w:p w14:paraId="3E0C4A38" w14:textId="59C1223F" w:rsidR="00D35863" w:rsidRPr="00D35863" w:rsidRDefault="00D35863" w:rsidP="00F03FE9">
      <w:pPr>
        <w:pStyle w:val="Bibliography"/>
      </w:pPr>
      <w:r>
        <w:fldChar w:fldCharType="end"/>
      </w:r>
    </w:p>
    <w:sectPr w:rsidR="00D35863" w:rsidRPr="00D35863">
      <w:pgSz w:w="12240" w:h="15840"/>
      <w:pgMar w:top="1152" w:right="1152" w:bottom="1152" w:left="1152"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561A37" w14:textId="77777777" w:rsidR="00DB4B3F" w:rsidRDefault="00DB4B3F">
      <w:pPr>
        <w:spacing w:line="240" w:lineRule="auto"/>
      </w:pPr>
      <w:r>
        <w:separator/>
      </w:r>
    </w:p>
  </w:endnote>
  <w:endnote w:type="continuationSeparator" w:id="0">
    <w:p w14:paraId="0D831A3B" w14:textId="77777777" w:rsidR="00DB4B3F" w:rsidRDefault="00DB4B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embedRegular r:id="rId1" w:fontKey="{F90DA702-8AFE-3E44-A2DB-092805E13276}"/>
    <w:embedBold r:id="rId2" w:fontKey="{6B92563C-BA89-3747-A828-6D4C717949F9}"/>
    <w:embedItalic r:id="rId3" w:fontKey="{809A3D3C-ED29-0348-868B-F1BD2601A581}"/>
    <w:embedBoldItalic r:id="rId4" w:fontKey="{2BD0F48E-EF4A-AF4A-A2E2-34BEEFEFCAC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embedRegular r:id="rId5" w:fontKey="{6EF76C18-261A-3842-80E9-F321D5924575}"/>
    <w:embedBold r:id="rId6" w:fontKey="{F451C7D8-7080-4547-8B96-2BE71838E82C}"/>
  </w:font>
  <w:font w:name="Arial">
    <w:panose1 w:val="020B0604020202020204"/>
    <w:charset w:val="00"/>
    <w:family w:val="swiss"/>
    <w:pitch w:val="variable"/>
    <w:sig w:usb0="E0002EFF" w:usb1="C000785B" w:usb2="00000009" w:usb3="00000000" w:csb0="000001FF" w:csb1="00000000"/>
    <w:embedRegular r:id="rId7" w:fontKey="{F76AB658-A4EB-124B-9704-0076D24BDF33}"/>
    <w:embedBold r:id="rId8" w:fontKey="{52B9D1AF-3C6B-AE43-8BAB-8446A5A015EB}"/>
    <w:embedItalic r:id="rId9" w:fontKey="{5BB18B0E-7E84-6C45-9170-0439A9A30E22}"/>
  </w:font>
  <w:font w:name="Cambria Math">
    <w:panose1 w:val="02040503050406030204"/>
    <w:charset w:val="00"/>
    <w:family w:val="roman"/>
    <w:pitch w:val="variable"/>
    <w:sig w:usb0="E00002FF" w:usb1="420024FF" w:usb2="00000000" w:usb3="00000000" w:csb0="0000019F" w:csb1="00000000"/>
    <w:embedRegular r:id="rId10" w:fontKey="{6DE7486C-8287-B743-AA69-378E30C86766}"/>
    <w:embedItalic r:id="rId11" w:fontKey="{69520E48-5176-154A-96B7-07A028F8DD96}"/>
  </w:font>
  <w:font w:name="Cambria">
    <w:panose1 w:val="02040503050406030204"/>
    <w:charset w:val="00"/>
    <w:family w:val="roman"/>
    <w:pitch w:val="variable"/>
    <w:sig w:usb0="E00006FF" w:usb1="420024FF" w:usb2="02000000" w:usb3="00000000" w:csb0="0000019F" w:csb1="00000000"/>
    <w:embedRegular r:id="rId12" w:fontKey="{1887939F-8019-D049-A4FB-898CC1C256F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0D5CF1" w14:textId="77777777" w:rsidR="004E3F4B" w:rsidRDefault="00B022BB">
    <w:pPr>
      <w:jc w:val="center"/>
      <w:rPr>
        <w:sz w:val="18"/>
        <w:szCs w:val="18"/>
      </w:rPr>
    </w:pPr>
    <w:r>
      <w:rPr>
        <w:sz w:val="18"/>
        <w:szCs w:val="18"/>
      </w:rPr>
      <w:fldChar w:fldCharType="begin"/>
    </w:r>
    <w:r>
      <w:rPr>
        <w:sz w:val="18"/>
        <w:szCs w:val="18"/>
      </w:rPr>
      <w:instrText>PAGE</w:instrText>
    </w:r>
    <w:r>
      <w:rPr>
        <w:sz w:val="18"/>
        <w:szCs w:val="18"/>
      </w:rPr>
      <w:fldChar w:fldCharType="separate"/>
    </w:r>
    <w:r w:rsidR="000A1106">
      <w:rPr>
        <w:noProof/>
        <w:sz w:val="18"/>
        <w:szCs w:val="18"/>
      </w:rPr>
      <w:t>1</w:t>
    </w:r>
    <w:r>
      <w:rPr>
        <w:sz w:val="18"/>
        <w:szCs w:val="18"/>
      </w:rPr>
      <w:fldChar w:fldCharType="end"/>
    </w:r>
    <w:r>
      <w:rPr>
        <w:sz w:val="18"/>
        <w:szCs w:val="18"/>
      </w:rPr>
      <w:t>/</w:t>
    </w:r>
    <w:r>
      <w:rPr>
        <w:sz w:val="18"/>
        <w:szCs w:val="18"/>
      </w:rPr>
      <w:fldChar w:fldCharType="begin"/>
    </w:r>
    <w:r>
      <w:rPr>
        <w:sz w:val="18"/>
        <w:szCs w:val="18"/>
      </w:rPr>
      <w:instrText>NUMPAGES</w:instrText>
    </w:r>
    <w:r>
      <w:rPr>
        <w:sz w:val="18"/>
        <w:szCs w:val="18"/>
      </w:rPr>
      <w:fldChar w:fldCharType="separate"/>
    </w:r>
    <w:r w:rsidR="000A1106">
      <w:rPr>
        <w:noProof/>
        <w:sz w:val="18"/>
        <w:szCs w:val="18"/>
      </w:rPr>
      <w:t>2</w:t>
    </w:r>
    <w:r>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558D23" w14:textId="77777777" w:rsidR="00DB4B3F" w:rsidRDefault="00DB4B3F">
      <w:pPr>
        <w:spacing w:line="240" w:lineRule="auto"/>
      </w:pPr>
      <w:r>
        <w:separator/>
      </w:r>
    </w:p>
  </w:footnote>
  <w:footnote w:type="continuationSeparator" w:id="0">
    <w:p w14:paraId="39510DE8" w14:textId="77777777" w:rsidR="00DB4B3F" w:rsidRDefault="00DB4B3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embedTrueType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F4B"/>
    <w:rsid w:val="00034BAF"/>
    <w:rsid w:val="000A1106"/>
    <w:rsid w:val="000D3DA9"/>
    <w:rsid w:val="000D528A"/>
    <w:rsid w:val="00101B78"/>
    <w:rsid w:val="00126D23"/>
    <w:rsid w:val="00135A0E"/>
    <w:rsid w:val="0016132A"/>
    <w:rsid w:val="001A2F7D"/>
    <w:rsid w:val="001E4F81"/>
    <w:rsid w:val="002161DE"/>
    <w:rsid w:val="0024451F"/>
    <w:rsid w:val="00284BAA"/>
    <w:rsid w:val="00287A9B"/>
    <w:rsid w:val="002B0035"/>
    <w:rsid w:val="002C2ED7"/>
    <w:rsid w:val="0030047D"/>
    <w:rsid w:val="003132D3"/>
    <w:rsid w:val="00373EF9"/>
    <w:rsid w:val="003D6213"/>
    <w:rsid w:val="00460C30"/>
    <w:rsid w:val="00462069"/>
    <w:rsid w:val="00493F88"/>
    <w:rsid w:val="004D4D95"/>
    <w:rsid w:val="004D5F74"/>
    <w:rsid w:val="004E3F4B"/>
    <w:rsid w:val="004F1752"/>
    <w:rsid w:val="0052504C"/>
    <w:rsid w:val="00590C53"/>
    <w:rsid w:val="005C1141"/>
    <w:rsid w:val="00627562"/>
    <w:rsid w:val="00640B14"/>
    <w:rsid w:val="006B64EE"/>
    <w:rsid w:val="006C4E99"/>
    <w:rsid w:val="006D0EE9"/>
    <w:rsid w:val="006E1952"/>
    <w:rsid w:val="007B035A"/>
    <w:rsid w:val="007D18F3"/>
    <w:rsid w:val="008106D9"/>
    <w:rsid w:val="00843812"/>
    <w:rsid w:val="00886D62"/>
    <w:rsid w:val="008E06F3"/>
    <w:rsid w:val="00994EF1"/>
    <w:rsid w:val="009D15D2"/>
    <w:rsid w:val="009D1901"/>
    <w:rsid w:val="00A10D2A"/>
    <w:rsid w:val="00A50BCB"/>
    <w:rsid w:val="00AA6012"/>
    <w:rsid w:val="00AB1A22"/>
    <w:rsid w:val="00B022BB"/>
    <w:rsid w:val="00B0295B"/>
    <w:rsid w:val="00B55314"/>
    <w:rsid w:val="00B773C5"/>
    <w:rsid w:val="00B825FE"/>
    <w:rsid w:val="00B9700C"/>
    <w:rsid w:val="00CD551E"/>
    <w:rsid w:val="00CF5FF9"/>
    <w:rsid w:val="00D35863"/>
    <w:rsid w:val="00D836B9"/>
    <w:rsid w:val="00DB4B3F"/>
    <w:rsid w:val="00DB7284"/>
    <w:rsid w:val="00DE4120"/>
    <w:rsid w:val="00E00163"/>
    <w:rsid w:val="00E057BD"/>
    <w:rsid w:val="00E2561E"/>
    <w:rsid w:val="00E44A4E"/>
    <w:rsid w:val="00E5170A"/>
    <w:rsid w:val="00E62B24"/>
    <w:rsid w:val="00E704EC"/>
    <w:rsid w:val="00F03FE9"/>
    <w:rsid w:val="00F22B00"/>
    <w:rsid w:val="00F3330B"/>
    <w:rsid w:val="00F64CF0"/>
    <w:rsid w:val="00FE7A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1CAE5"/>
  <w15:docId w15:val="{2C1822A0-4268-0E4D-BC5E-E5363540D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Calibri"/>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b/>
      <w:bCs/>
      <w:sz w:val="32"/>
      <w:szCs w:val="32"/>
    </w:rPr>
  </w:style>
  <w:style w:type="paragraph" w:styleId="Heading2">
    <w:name w:val="heading 2"/>
    <w:basedOn w:val="Normal"/>
    <w:next w:val="Normal"/>
    <w:uiPriority w:val="9"/>
    <w:unhideWhenUsed/>
    <w:qFormat/>
    <w:pPr>
      <w:keepNext/>
      <w:keepLines/>
      <w:outlineLvl w:val="1"/>
    </w:pPr>
    <w:rPr>
      <w:b/>
      <w:bCs/>
      <w:sz w:val="26"/>
      <w:szCs w:val="26"/>
    </w:rPr>
  </w:style>
  <w:style w:type="paragraph" w:styleId="Heading3">
    <w:name w:val="heading 3"/>
    <w:basedOn w:val="Normal"/>
    <w:next w:val="Normal"/>
    <w:uiPriority w:val="9"/>
    <w:unhideWhenUsed/>
    <w:qFormat/>
    <w:pPr>
      <w:keepNext/>
      <w:keepLines/>
      <w:outlineLvl w:val="2"/>
    </w:pPr>
    <w:rPr>
      <w:b/>
      <w:bCs/>
      <w:sz w:val="24"/>
      <w:szCs w:val="24"/>
      <w:u w:val="single"/>
    </w:rPr>
  </w:style>
  <w:style w:type="paragraph" w:styleId="Heading4">
    <w:name w:val="heading 4"/>
    <w:basedOn w:val="Normal"/>
    <w:next w:val="Normal"/>
    <w:uiPriority w:val="9"/>
    <w:unhideWhenUsed/>
    <w:qFormat/>
    <w:pPr>
      <w:keepNext/>
      <w:keepLines/>
      <w:spacing w:after="60" w:line="240" w:lineRule="auto"/>
      <w:outlineLvl w:val="3"/>
    </w:pPr>
    <w:rPr>
      <w:i/>
      <w:iCs/>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iCs/>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pPr>
    <w:rPr>
      <w:b/>
      <w:bCs/>
      <w:sz w:val="28"/>
      <w:szCs w:val="28"/>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table" w:customStyle="1" w:styleId="a2">
    <w:basedOn w:val="TableNormal0"/>
    <w:tblPr>
      <w:tblStyleRowBandSize w:val="1"/>
      <w:tblStyleColBandSize w:val="1"/>
    </w:tblPr>
  </w:style>
  <w:style w:type="table" w:customStyle="1" w:styleId="a3">
    <w:basedOn w:val="TableNormal0"/>
    <w:tblPr>
      <w:tblStyleRowBandSize w:val="1"/>
      <w:tblStyleColBandSize w:val="1"/>
    </w:tblPr>
  </w:style>
  <w:style w:type="table" w:customStyle="1" w:styleId="a4">
    <w:basedOn w:val="TableNormal0"/>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0A1106"/>
  </w:style>
  <w:style w:type="paragraph" w:styleId="Bibliography">
    <w:name w:val="Bibliography"/>
    <w:basedOn w:val="Normal"/>
    <w:next w:val="Normal"/>
    <w:uiPriority w:val="37"/>
    <w:unhideWhenUsed/>
    <w:rsid w:val="000A1106"/>
    <w:pPr>
      <w:tabs>
        <w:tab w:val="left" w:pos="260"/>
      </w:tabs>
      <w:spacing w:line="480" w:lineRule="auto"/>
      <w:ind w:left="264" w:hanging="264"/>
    </w:pPr>
  </w:style>
  <w:style w:type="paragraph" w:styleId="CommentSubject">
    <w:name w:val="annotation subject"/>
    <w:basedOn w:val="CommentText"/>
    <w:next w:val="CommentText"/>
    <w:link w:val="CommentSubjectChar"/>
    <w:uiPriority w:val="99"/>
    <w:semiHidden/>
    <w:unhideWhenUsed/>
    <w:rsid w:val="00627562"/>
    <w:rPr>
      <w:b/>
      <w:bCs/>
    </w:rPr>
  </w:style>
  <w:style w:type="character" w:customStyle="1" w:styleId="CommentSubjectChar">
    <w:name w:val="Comment Subject Char"/>
    <w:basedOn w:val="CommentTextChar"/>
    <w:link w:val="CommentSubject"/>
    <w:uiPriority w:val="99"/>
    <w:semiHidden/>
    <w:rsid w:val="0062756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1.png"/><Relationship Id="rId21" Type="http://schemas.openxmlformats.org/officeDocument/2006/relationships/image" Target="media/image15.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fao.org/4/x0490e/x0490e0b.htm"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www.drax.com/wp-content/uploads/2018/08/180809_Drax_Q2_Report.pdf" TargetMode="External"/><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28.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7.png"/><Relationship Id="rId8" Type="http://schemas.openxmlformats.org/officeDocument/2006/relationships/image" Target="media/image2.png"/><Relationship Id="rId3" Type="http://schemas.openxmlformats.org/officeDocument/2006/relationships/webSettings" Target="web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5.png"/><Relationship Id="rId38" Type="http://schemas.openxmlformats.org/officeDocument/2006/relationships/image" Target="media/image30.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4251</Words>
  <Characters>24237</Characters>
  <Application>Microsoft Office Word</Application>
  <DocSecurity>0</DocSecurity>
  <Lines>201</Lines>
  <Paragraphs>56</Paragraphs>
  <ScaleCrop>false</ScaleCrop>
  <Company/>
  <LinksUpToDate>false</LinksUpToDate>
  <CharactersWithSpaces>28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ingjie Li</cp:lastModifiedBy>
  <cp:revision>4</cp:revision>
  <dcterms:created xsi:type="dcterms:W3CDTF">2026-06-10T16:51:00Z</dcterms:created>
  <dcterms:modified xsi:type="dcterms:W3CDTF">2026-06-10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climate-change","hasBibliography":true,"bibliographyStyleHasBeenSet":true},"prefs":{"fieldType":"Field","automaticJournalAbbreviations":false,"delayCitationUpdates":false,"noteType":0},"sessionID":"</vt:lpwstr>
  </property>
  <property fmtid="{D5CDD505-2E9C-101B-9397-08002B2CF9AE}" pid="3" name="ZOTERO_PREF_2">
    <vt:lpwstr>5J9OOl0M","zoteroVersion":"9.0.4","dataVersion":4}</vt:lpwstr>
  </property>
</Properties>
</file>